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C5AE61" w14:textId="77777777" w:rsidR="000B0003" w:rsidRDefault="00D64AE6">
      <w:pPr>
        <w:rPr>
          <w:rFonts w:ascii="Times New Roman" w:eastAsia="Times New Roman" w:hAnsi="Times New Roman" w:cs="Times New Roman"/>
          <w:b/>
          <w:sz w:val="24"/>
          <w:szCs w:val="24"/>
          <w:lang w:val="en-US" w:eastAsia="de-AT"/>
        </w:rPr>
      </w:pPr>
      <w:r w:rsidRPr="000834B9">
        <w:rPr>
          <w:rFonts w:ascii="Times New Roman" w:eastAsia="Times New Roman" w:hAnsi="Times New Roman" w:cs="Times New Roman"/>
          <w:b/>
          <w:sz w:val="24"/>
          <w:szCs w:val="24"/>
          <w:lang w:val="en-US" w:eastAsia="de-AT"/>
        </w:rPr>
        <w:t>Supplementary</w:t>
      </w:r>
      <w:r w:rsidR="003006DB" w:rsidRPr="000834B9">
        <w:rPr>
          <w:rFonts w:ascii="Times New Roman" w:eastAsia="Times New Roman" w:hAnsi="Times New Roman" w:cs="Times New Roman"/>
          <w:b/>
          <w:sz w:val="24"/>
          <w:szCs w:val="24"/>
          <w:lang w:val="en-US" w:eastAsia="de-AT"/>
        </w:rPr>
        <w:t xml:space="preserve"> material</w:t>
      </w:r>
    </w:p>
    <w:p w14:paraId="18BFB7F3" w14:textId="77777777" w:rsidR="000834B9" w:rsidRPr="000834B9" w:rsidRDefault="009A600E">
      <w:pPr>
        <w:rPr>
          <w:rFonts w:ascii="Times New Roman" w:eastAsia="Times New Roman" w:hAnsi="Times New Roman" w:cs="Times New Roman"/>
          <w:b/>
          <w:sz w:val="24"/>
          <w:szCs w:val="24"/>
          <w:lang w:val="en-US" w:eastAsia="de-AT"/>
        </w:rPr>
      </w:pPr>
      <w:r w:rsidRPr="009A600E">
        <w:rPr>
          <w:rFonts w:ascii="Times New Roman" w:eastAsia="Times New Roman" w:hAnsi="Times New Roman" w:cs="Times New Roman"/>
          <w:b/>
          <w:noProof/>
          <w:sz w:val="24"/>
          <w:szCs w:val="24"/>
          <w:lang w:val="de-DE" w:eastAsia="de-DE"/>
        </w:rPr>
        <w:drawing>
          <wp:inline distT="0" distB="0" distL="0" distR="0" wp14:anchorId="3FEB78E1" wp14:editId="47893497">
            <wp:extent cx="5210175" cy="1962150"/>
            <wp:effectExtent l="0" t="0" r="952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10175" cy="1962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00B0BC" w14:textId="77777777" w:rsidR="003006DB" w:rsidRDefault="003006DB" w:rsidP="00EB26ED">
      <w:pPr>
        <w:rPr>
          <w:rFonts w:ascii="Times New Roman" w:hAnsi="Times New Roman" w:cs="Times New Roman"/>
          <w:lang w:val="en-US"/>
        </w:rPr>
      </w:pPr>
      <w:r w:rsidRPr="001443C3">
        <w:rPr>
          <w:rFonts w:ascii="Times New Roman" w:hAnsi="Times New Roman" w:cs="Times New Roman"/>
          <w:lang w:val="en-US"/>
        </w:rPr>
        <w:t xml:space="preserve">Figure </w:t>
      </w:r>
      <w:r w:rsidR="00B37964">
        <w:rPr>
          <w:rFonts w:ascii="Times New Roman" w:hAnsi="Times New Roman" w:cs="Times New Roman"/>
          <w:lang w:val="en-US"/>
        </w:rPr>
        <w:t>S</w:t>
      </w:r>
      <w:r w:rsidRPr="001443C3">
        <w:rPr>
          <w:rFonts w:ascii="Times New Roman" w:hAnsi="Times New Roman" w:cs="Times New Roman"/>
          <w:lang w:val="en-US"/>
        </w:rPr>
        <w:t>1: Risk of bias assessment tool. Across trials, information is either from trials at a low risk of bias (green), or from trials at unclear risk of bias (yellow), or from trials at high risk of bias (red).</w:t>
      </w:r>
    </w:p>
    <w:p w14:paraId="4B88CC67" w14:textId="77777777" w:rsidR="00D069DD" w:rsidRDefault="00D069D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5A16566C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AE6E10">
        <w:rPr>
          <w:rFonts w:ascii="Times New Roman" w:hAnsi="Times New Roman" w:cs="Times New Roman"/>
          <w:sz w:val="20"/>
          <w:szCs w:val="20"/>
          <w:lang w:val="en-US"/>
        </w:rPr>
        <w:lastRenderedPageBreak/>
        <w:t>Figure</w:t>
      </w:r>
      <w:r w:rsidR="00AE6E10" w:rsidRPr="00AE6E1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F90355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AE6E10" w:rsidRPr="00AE6E10">
        <w:rPr>
          <w:rFonts w:ascii="Times New Roman" w:hAnsi="Times New Roman" w:cs="Times New Roman"/>
          <w:sz w:val="20"/>
          <w:szCs w:val="20"/>
          <w:lang w:val="en-US"/>
        </w:rPr>
        <w:t>2</w:t>
      </w:r>
      <w:r w:rsidRPr="00AE6E10">
        <w:rPr>
          <w:rFonts w:ascii="Times New Roman" w:hAnsi="Times New Roman" w:cs="Times New Roman"/>
          <w:sz w:val="20"/>
          <w:szCs w:val="20"/>
          <w:lang w:val="en-US"/>
        </w:rPr>
        <w:t>: Flow chart for meta-analysis article selection process.</w:t>
      </w:r>
    </w:p>
    <w:p w14:paraId="25FE4042" w14:textId="77777777" w:rsidR="00D069DD" w:rsidRPr="00C753F8" w:rsidRDefault="00D069DD" w:rsidP="00D069DD">
      <w:pPr>
        <w:spacing w:line="360" w:lineRule="auto"/>
        <w:jc w:val="both"/>
        <w:rPr>
          <w:lang w:val="en-US"/>
        </w:rPr>
      </w:pPr>
      <w:r w:rsidRPr="00C753F8">
        <w:rPr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59264" behindDoc="0" locked="0" layoutInCell="1" allowOverlap="1" wp14:anchorId="75B3716C" wp14:editId="00134402">
                <wp:simplePos x="0" y="0"/>
                <wp:positionH relativeFrom="column">
                  <wp:posOffset>403518</wp:posOffset>
                </wp:positionH>
                <wp:positionV relativeFrom="paragraph">
                  <wp:posOffset>336048</wp:posOffset>
                </wp:positionV>
                <wp:extent cx="2408830" cy="904780"/>
                <wp:effectExtent l="0" t="0" r="10795" b="10160"/>
                <wp:wrapNone/>
                <wp:docPr id="15" name="Textfeld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08830" cy="9047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891CE6" w14:textId="77777777" w:rsidR="00D069DD" w:rsidRPr="00AE6E10" w:rsidRDefault="00D069DD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 xml:space="preserve">Records identified through database searching: (until </w:t>
                            </w:r>
                            <w:r w:rsidR="009712BF"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27</w:t>
                            </w:r>
                            <w:r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 xml:space="preserve">th </w:t>
                            </w:r>
                            <w:r w:rsidR="004855F4"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February</w:t>
                            </w:r>
                            <w:r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 xml:space="preserve"> 2014) </w:t>
                            </w:r>
                            <w:r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br/>
                              <w:t>PUBMED (n=</w:t>
                            </w:r>
                            <w:r w:rsidR="00EC38CB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5942</w:t>
                            </w:r>
                            <w:r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  <w:p w14:paraId="68268363" w14:textId="77777777" w:rsidR="00D069DD" w:rsidRPr="00AE6E10" w:rsidRDefault="00827F39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Cochrane Library</w:t>
                            </w:r>
                            <w:r w:rsidR="00D069DD"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 xml:space="preserve"> (n=</w:t>
                            </w:r>
                            <w:r w:rsidR="00EC38CB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6835</w:t>
                            </w:r>
                            <w:r w:rsidR="00D069DD" w:rsidRPr="00AE6E1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  <w:p w14:paraId="288B5305" w14:textId="77777777" w:rsidR="00D069DD" w:rsidRPr="00F35280" w:rsidRDefault="00D069DD" w:rsidP="00087396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 w:rsidRPr="00F3528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EMBASE (n=</w:t>
                            </w:r>
                            <w:r w:rsidR="00F35280" w:rsidRPr="00F3528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2955</w:t>
                            </w:r>
                            <w:r w:rsidRPr="00F35280">
                              <w:rPr>
                                <w:rFonts w:ascii="Times New Roman" w:eastAsia="Arial Unicode MS" w:hAnsi="Times New Roman" w:cs="Times New Roman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feld 15" o:spid="_x0000_s1026" type="#_x0000_t202" style="position:absolute;left:0;text-align:left;margin-left:31.75pt;margin-top:26.45pt;width:189.65pt;height:71.25pt;z-index:251659264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" strokeweight=".5pt">
                <v:textbox inset="7.45pt,7.45pt,7.45pt,7.45pt">
                  <w:txbxContent>
                    <w:p w:rsidR="00D069DD" w:rsidRPr="00AE6E10" w:rsidRDefault="00D069DD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 xml:space="preserve">Records identified through database searching: (until </w:t>
                      </w:r>
                      <w:r w:rsidR="009712BF"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27</w:t>
                      </w:r>
                      <w:r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 xml:space="preserve">th </w:t>
                      </w:r>
                      <w:r w:rsidR="004855F4"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February</w:t>
                      </w:r>
                      <w:r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 xml:space="preserve"> 2014) </w:t>
                      </w:r>
                      <w:r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br/>
                        <w:t>PUBMED (n=</w:t>
                      </w:r>
                      <w:r w:rsidR="00EC38CB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5942</w:t>
                      </w:r>
                      <w:r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  <w:p w:rsidR="00D069DD" w:rsidRPr="00AE6E10" w:rsidRDefault="00827F39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Cochrane Library</w:t>
                      </w:r>
                      <w:r w:rsidR="00D069DD"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 xml:space="preserve"> (n=</w:t>
                      </w:r>
                      <w:r w:rsidR="00EC38CB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6835</w:t>
                      </w:r>
                      <w:r w:rsidR="00D069DD" w:rsidRPr="00AE6E1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  <w:p w:rsidR="00D069DD" w:rsidRPr="00F35280" w:rsidRDefault="00D069DD" w:rsidP="00087396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 w:rsidRPr="00F3528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EMBASE (n=</w:t>
                      </w:r>
                      <w:r w:rsidR="00F35280" w:rsidRPr="00F3528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2955</w:t>
                      </w:r>
                      <w:r w:rsidRPr="00F35280">
                        <w:rPr>
                          <w:rFonts w:ascii="Times New Roman" w:eastAsia="Arial Unicode MS" w:hAnsi="Times New Roman" w:cs="Times New Roman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25F3E158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62336" behindDoc="0" locked="0" layoutInCell="1" allowOverlap="1" wp14:anchorId="7E24B94B" wp14:editId="61E577C5">
                <wp:simplePos x="0" y="0"/>
                <wp:positionH relativeFrom="column">
                  <wp:posOffset>2908300</wp:posOffset>
                </wp:positionH>
                <wp:positionV relativeFrom="paragraph">
                  <wp:posOffset>246996</wp:posOffset>
                </wp:positionV>
                <wp:extent cx="2112010" cy="626110"/>
                <wp:effectExtent l="8890" t="13335" r="12700" b="8255"/>
                <wp:wrapNone/>
                <wp:docPr id="14" name="Textfeld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12010" cy="6261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FCA6CC" w14:textId="77777777" w:rsidR="00D069DD" w:rsidRPr="004D51F7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Additional records identi</w:t>
                            </w:r>
                            <w:r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fied through other </w:t>
                            </w:r>
                            <w:r w:rsidR="00F35280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sources </w:t>
                            </w:r>
                            <w:r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br/>
                              <w:t>(n =2</w:t>
                            </w: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) </w:t>
                            </w: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feld 14" o:spid="_x0000_s1027" type="#_x0000_t202" style="position:absolute;left:0;text-align:left;margin-left:229pt;margin-top:19.45pt;width:166.3pt;height:49.3pt;z-index:251662336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" strokeweight=".5pt">
                <v:textbox inset="7.45pt,7.45pt,7.45pt,7.45pt">
                  <w:txbxContent>
                    <w:p w:rsidR="00D069DD" w:rsidRPr="004D51F7" w:rsidRDefault="00D069DD" w:rsidP="00D069DD">
                      <w:pPr>
                        <w:jc w:val="center"/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</w:pP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Additional records identi</w:t>
                      </w:r>
                      <w:r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fied through other </w:t>
                      </w:r>
                      <w:r w:rsidR="00F35280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sources </w:t>
                      </w:r>
                      <w:r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br/>
                        <w:t>(n =2</w:t>
                      </w: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) </w:t>
                      </w:r>
                    </w:p>
                  </w:txbxContent>
                </v:textbox>
              </v:shape>
            </w:pict>
          </mc:Fallback>
        </mc:AlternateContent>
      </w:r>
    </w:p>
    <w:p w14:paraId="1818BDBF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0833F486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B309C0E" wp14:editId="52DF969B">
                <wp:simplePos x="0" y="0"/>
                <wp:positionH relativeFrom="column">
                  <wp:posOffset>3886200</wp:posOffset>
                </wp:positionH>
                <wp:positionV relativeFrom="paragraph">
                  <wp:posOffset>117475</wp:posOffset>
                </wp:positionV>
                <wp:extent cx="1905" cy="385445"/>
                <wp:effectExtent l="53340" t="10795" r="59055" b="22860"/>
                <wp:wrapNone/>
                <wp:docPr id="13" name="Gerade Verbindung mit Pfeil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05" cy="385445"/>
                        </a:xfrm>
                        <a:prstGeom prst="straightConnector1">
                          <a:avLst/>
                        </a:prstGeom>
                        <a:noFill/>
                        <a:ln w="9360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Gerade Verbindung mit Pfeil 13" o:spid="_x0000_s1026" type="#_x0000_t32" style="position:absolute;margin-left:306pt;margin-top:9.25pt;width:.15pt;height:30.3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" strokeweight=".26mm">
                <v:stroke endarrow="block" joinstyle="miter"/>
                <v:shadow color="gray" opacity="1" mv:blur="0" offset="2pt,2pt"/>
              </v:shape>
            </w:pict>
          </mc:Fallback>
        </mc:AlternateContent>
      </w: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6A1AA1F" wp14:editId="63086417">
                <wp:simplePos x="0" y="0"/>
                <wp:positionH relativeFrom="column">
                  <wp:posOffset>1600200</wp:posOffset>
                </wp:positionH>
                <wp:positionV relativeFrom="paragraph">
                  <wp:posOffset>117475</wp:posOffset>
                </wp:positionV>
                <wp:extent cx="1905" cy="385445"/>
                <wp:effectExtent l="53340" t="10795" r="59055" b="22860"/>
                <wp:wrapNone/>
                <wp:docPr id="12" name="Gerade Verbindung mit Pfeil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05" cy="385445"/>
                        </a:xfrm>
                        <a:prstGeom prst="straightConnector1">
                          <a:avLst/>
                        </a:prstGeom>
                        <a:noFill/>
                        <a:ln w="9360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Gerade Verbindung mit Pfeil 12" o:spid="_x0000_s1026" type="#_x0000_t32" style="position:absolute;margin-left:126pt;margin-top:9.25pt;width:.15pt;height:30.3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" strokeweight=".26mm">
                <v:stroke endarrow="block" joinstyle="miter"/>
                <v:shadow color="gray" opacity="1" mv:blur="0" offset="2pt,2pt"/>
              </v:shape>
            </w:pict>
          </mc:Fallback>
        </mc:AlternateContent>
      </w:r>
    </w:p>
    <w:p w14:paraId="4C386BA1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63360" behindDoc="0" locked="0" layoutInCell="1" allowOverlap="1" wp14:anchorId="53F4B7B9" wp14:editId="6E39073A">
                <wp:simplePos x="0" y="0"/>
                <wp:positionH relativeFrom="column">
                  <wp:posOffset>1386205</wp:posOffset>
                </wp:positionH>
                <wp:positionV relativeFrom="paragraph">
                  <wp:posOffset>116147</wp:posOffset>
                </wp:positionV>
                <wp:extent cx="2679700" cy="661917"/>
                <wp:effectExtent l="0" t="0" r="25400" b="24130"/>
                <wp:wrapNone/>
                <wp:docPr id="11" name="Textfeld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79700" cy="66191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AF2007" w14:textId="77777777" w:rsidR="00D069DD" w:rsidRPr="004A0142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Calibri" w:hAnsi="Calibri"/>
                                <w:sz w:val="18"/>
                                <w:szCs w:val="18"/>
                              </w:rPr>
                              <w:t>Records screened</w:t>
                            </w:r>
                            <w:r>
                              <w:rPr>
                                <w:rFonts w:ascii="Calibri" w:hAnsi="Calibri"/>
                                <w:sz w:val="18"/>
                                <w:szCs w:val="18"/>
                              </w:rPr>
                              <w:br/>
                              <w:t>(n =</w:t>
                            </w:r>
                            <w:r w:rsidR="00F35280">
                              <w:rPr>
                                <w:rFonts w:ascii="Calibri" w:hAnsi="Calibri"/>
                                <w:sz w:val="18"/>
                                <w:szCs w:val="18"/>
                              </w:rPr>
                              <w:t>15734</w:t>
                            </w:r>
                            <w:r w:rsidRPr="004A0142">
                              <w:rPr>
                                <w:rFonts w:ascii="Calibri" w:hAnsi="Calibri"/>
                                <w:sz w:val="18"/>
                                <w:szCs w:val="18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feld 11" o:spid="_x0000_s1028" type="#_x0000_t202" style="position:absolute;left:0;text-align:left;margin-left:109.15pt;margin-top:9.15pt;width:211pt;height:52.1pt;z-index:251663360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" strokeweight=".5pt">
                <v:textbox inset="7.45pt,7.45pt,7.45pt,7.45pt">
                  <w:txbxContent>
                    <w:p w:rsidR="00D069DD" w:rsidRPr="004A0142" w:rsidRDefault="00D069DD" w:rsidP="00D069DD">
                      <w:pPr>
                        <w:jc w:val="center"/>
                        <w:rPr>
                          <w:rFonts w:ascii="Calibri" w:hAnsi="Calibri"/>
                          <w:sz w:val="18"/>
                          <w:szCs w:val="18"/>
                        </w:rPr>
                      </w:pPr>
                      <w:r>
                        <w:rPr>
                          <w:rFonts w:ascii="Calibri" w:hAnsi="Calibri"/>
                          <w:sz w:val="18"/>
                          <w:szCs w:val="18"/>
                        </w:rPr>
                        <w:t>Records screened</w:t>
                      </w:r>
                      <w:r>
                        <w:rPr>
                          <w:rFonts w:ascii="Calibri" w:hAnsi="Calibri"/>
                          <w:sz w:val="18"/>
                          <w:szCs w:val="18"/>
                        </w:rPr>
                        <w:br/>
                        <w:t>(n =</w:t>
                      </w:r>
                      <w:r w:rsidR="00F35280">
                        <w:rPr>
                          <w:rFonts w:ascii="Calibri" w:hAnsi="Calibri"/>
                          <w:sz w:val="18"/>
                          <w:szCs w:val="18"/>
                        </w:rPr>
                        <w:t>15734</w:t>
                      </w:r>
                      <w:r w:rsidRPr="004A0142">
                        <w:rPr>
                          <w:rFonts w:ascii="Calibri" w:hAnsi="Calibri"/>
                          <w:sz w:val="18"/>
                          <w:szCs w:val="18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2B85ED1C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64384" behindDoc="0" locked="0" layoutInCell="1" allowOverlap="1" wp14:anchorId="1CD71FCD" wp14:editId="03EBCC53">
                <wp:simplePos x="0" y="0"/>
                <wp:positionH relativeFrom="column">
                  <wp:posOffset>4293178</wp:posOffset>
                </wp:positionH>
                <wp:positionV relativeFrom="paragraph">
                  <wp:posOffset>148050</wp:posOffset>
                </wp:positionV>
                <wp:extent cx="1815152" cy="831025"/>
                <wp:effectExtent l="0" t="0" r="13970" b="26670"/>
                <wp:wrapNone/>
                <wp:docPr id="10" name="Textfeld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15152" cy="8310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30AB8B" w14:textId="77777777" w:rsidR="00D069DD" w:rsidRPr="00D069DD" w:rsidRDefault="00D069DD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Records excluded: title, abstract, not relevant, case-report, cross-sectional study, review, mechanism study</w:t>
                            </w:r>
                          </w:p>
                          <w:p w14:paraId="5831A8C5" w14:textId="77777777" w:rsidR="00D069DD" w:rsidRPr="00D069DD" w:rsidRDefault="00D069DD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(n=</w:t>
                            </w:r>
                            <w:r w:rsidR="00F35280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15614</w:t>
                            </w:r>
                            <w:r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feld 10" o:spid="_x0000_s1029" type="#_x0000_t202" style="position:absolute;left:0;text-align:left;margin-left:338.05pt;margin-top:11.65pt;width:142.95pt;height:65.45pt;z-index:251664384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" strokeweight=".5pt">
                <v:textbox inset="7.45pt,7.45pt,7.45pt,7.45pt">
                  <w:txbxContent>
                    <w:p w:rsidR="00D069DD" w:rsidRPr="00D069DD" w:rsidRDefault="00D069DD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Records excluded: title, abstract, not relevant, case-report, cross-sectional study, review, mechanism study</w:t>
                      </w:r>
                    </w:p>
                    <w:p w:rsidR="00D069DD" w:rsidRPr="00D069DD" w:rsidRDefault="00D069DD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(n=</w:t>
                      </w:r>
                      <w:r w:rsidR="00F35280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15614</w:t>
                      </w:r>
                      <w:r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4BE61B0C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80A3F42" wp14:editId="0C2975CF">
                <wp:simplePos x="0" y="0"/>
                <wp:positionH relativeFrom="column">
                  <wp:posOffset>2718435</wp:posOffset>
                </wp:positionH>
                <wp:positionV relativeFrom="paragraph">
                  <wp:posOffset>281305</wp:posOffset>
                </wp:positionV>
                <wp:extent cx="1571625" cy="0"/>
                <wp:effectExtent l="0" t="76200" r="28575" b="95250"/>
                <wp:wrapNone/>
                <wp:docPr id="8" name="Gerade Verbindung mit Pfeil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571625" cy="0"/>
                        </a:xfrm>
                        <a:prstGeom prst="straightConnector1">
                          <a:avLst/>
                        </a:prstGeom>
                        <a:noFill/>
                        <a:ln w="9360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Gerade Verbindung mit Pfeil 8" o:spid="_x0000_s1026" type="#_x0000_t32" style="position:absolute;margin-left:214.05pt;margin-top:22.15pt;width:123.75pt;height:0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" strokeweight=".26mm">
                <v:stroke endarrow="block" joinstyle="miter"/>
                <v:shadow color="gray" opacity="1" mv:blur="0" offset="2pt,2pt"/>
              </v:shape>
            </w:pict>
          </mc:Fallback>
        </mc:AlternateContent>
      </w: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D994DD5" wp14:editId="6D4BB0BA">
                <wp:simplePos x="0" y="0"/>
                <wp:positionH relativeFrom="column">
                  <wp:posOffset>2709545</wp:posOffset>
                </wp:positionH>
                <wp:positionV relativeFrom="paragraph">
                  <wp:posOffset>32385</wp:posOffset>
                </wp:positionV>
                <wp:extent cx="1905" cy="556895"/>
                <wp:effectExtent l="76200" t="0" r="74295" b="52705"/>
                <wp:wrapNone/>
                <wp:docPr id="9" name="Gerade Verbindung mit Pfeil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05" cy="556895"/>
                        </a:xfrm>
                        <a:prstGeom prst="straightConnector1">
                          <a:avLst/>
                        </a:prstGeom>
                        <a:noFill/>
                        <a:ln w="9360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Gerade Verbindung mit Pfeil 9" o:spid="_x0000_s1026" type="#_x0000_t32" style="position:absolute;margin-left:213.35pt;margin-top:2.55pt;width:.15pt;height:43.8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" strokeweight=".26mm">
                <v:stroke endarrow="block" joinstyle="miter"/>
                <v:shadow color="gray" opacity="1" mv:blur="0" offset="2pt,2pt"/>
              </v:shape>
            </w:pict>
          </mc:Fallback>
        </mc:AlternateContent>
      </w:r>
    </w:p>
    <w:p w14:paraId="55A866F6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65408" behindDoc="0" locked="0" layoutInCell="1" allowOverlap="1" wp14:anchorId="0BC7D34C" wp14:editId="0C01CAAD">
                <wp:simplePos x="0" y="0"/>
                <wp:positionH relativeFrom="column">
                  <wp:posOffset>1877524</wp:posOffset>
                </wp:positionH>
                <wp:positionV relativeFrom="paragraph">
                  <wp:posOffset>210014</wp:posOffset>
                </wp:positionV>
                <wp:extent cx="1725930" cy="771099"/>
                <wp:effectExtent l="0" t="0" r="26670" b="10160"/>
                <wp:wrapNone/>
                <wp:docPr id="7" name="Textfeld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25930" cy="771099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7768C2" w14:textId="77777777" w:rsidR="00D069DD" w:rsidRPr="004D51F7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Full-text articles assessed for </w:t>
                            </w:r>
                            <w:r w:rsidR="00F35280"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eligibility </w:t>
                            </w: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br/>
                              <w:t>(n =</w:t>
                            </w:r>
                            <w:r w:rsidR="00087396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120</w:t>
                            </w: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feld 7" o:spid="_x0000_s1030" type="#_x0000_t202" style="position:absolute;left:0;text-align:left;margin-left:147.85pt;margin-top:16.55pt;width:135.9pt;height:60.7pt;z-index:251665408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" strokeweight=".5pt">
                <v:textbox inset="7.45pt,7.45pt,7.45pt,7.45pt">
                  <w:txbxContent>
                    <w:p w:rsidR="00D069DD" w:rsidRPr="004D51F7" w:rsidRDefault="00D069DD" w:rsidP="00D069DD">
                      <w:pPr>
                        <w:jc w:val="center"/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</w:pP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Full-text articles assessed for </w:t>
                      </w:r>
                      <w:r w:rsidR="00F35280"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eligibility </w:t>
                      </w: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br/>
                        <w:t>(n =</w:t>
                      </w:r>
                      <w:r w:rsidR="00087396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120</w:t>
                      </w: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3882CFC6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0D69A1B2" w14:textId="77777777" w:rsidR="00D069DD" w:rsidRPr="00AE6E10" w:rsidRDefault="00087396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66432" behindDoc="0" locked="0" layoutInCell="1" allowOverlap="1" wp14:anchorId="3BC90DF0" wp14:editId="2B2887C8">
                <wp:simplePos x="0" y="0"/>
                <wp:positionH relativeFrom="column">
                  <wp:posOffset>3897393</wp:posOffset>
                </wp:positionH>
                <wp:positionV relativeFrom="paragraph">
                  <wp:posOffset>88075</wp:posOffset>
                </wp:positionV>
                <wp:extent cx="2258705" cy="846162"/>
                <wp:effectExtent l="0" t="0" r="27305" b="11430"/>
                <wp:wrapNone/>
                <wp:docPr id="6" name="Textfeld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58705" cy="846162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BFFFD6" w14:textId="77777777" w:rsidR="00D069DD" w:rsidRPr="00D069DD" w:rsidRDefault="00D069DD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Full-text articles excluded, with reasons (n =</w:t>
                            </w:r>
                            <w:r w:rsidR="00F35280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90</w:t>
                            </w:r>
                            <w:r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  <w:p w14:paraId="79C6AB5A" w14:textId="77777777" w:rsidR="00D069DD" w:rsidRPr="00D069DD" w:rsidRDefault="00087396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Macroalbuminuria</w:t>
                            </w:r>
                            <w:r w:rsidR="00D069DD"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 xml:space="preserve"> (n=</w:t>
                            </w:r>
                            <w:r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36</w:t>
                            </w:r>
                            <w:r w:rsidR="00D069DD"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  <w:p w14:paraId="55A88A37" w14:textId="77777777" w:rsidR="00D069DD" w:rsidRPr="00D069DD" w:rsidRDefault="00087396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Chronic kidney disease</w:t>
                            </w:r>
                            <w:r w:rsidR="00D069DD"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 xml:space="preserve"> (n=</w:t>
                            </w:r>
                            <w:r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43</w:t>
                            </w:r>
                            <w:r w:rsidR="00D069DD"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  <w:p w14:paraId="3DCB36D3" w14:textId="77777777" w:rsidR="00D069DD" w:rsidRDefault="00087396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No data  (n=7</w:t>
                            </w:r>
                            <w:r w:rsidR="00D069DD" w:rsidRPr="00D069DD"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)</w:t>
                            </w:r>
                          </w:p>
                          <w:p w14:paraId="38030422" w14:textId="77777777" w:rsidR="00087396" w:rsidRPr="00D069DD" w:rsidRDefault="00087396" w:rsidP="00D069DD">
                            <w:pPr>
                              <w:widowControl w:val="0"/>
                              <w:suppressAutoHyphens/>
                              <w:spacing w:after="0" w:line="240" w:lineRule="auto"/>
                              <w:jc w:val="center"/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</w:pPr>
                            <w:r>
                              <w:rPr>
                                <w:rFonts w:ascii="Calibri" w:eastAsia="Arial Unicode MS" w:hAnsi="Calibri" w:cs="Arial Unicode MS"/>
                                <w:kern w:val="1"/>
                                <w:sz w:val="16"/>
                                <w:szCs w:val="16"/>
                                <w:lang w:val="en-US" w:eastAsia="hi-IN" w:bidi="hi-IN"/>
                              </w:rPr>
                              <w:t>Lack of a comparison (n=4)</w:t>
                            </w:r>
                          </w:p>
                          <w:p w14:paraId="66C27121" w14:textId="77777777" w:rsidR="00D069DD" w:rsidRPr="00124725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6"/>
                                <w:szCs w:val="16"/>
                                <w:lang w:val="en-US"/>
                              </w:rPr>
                            </w:pPr>
                          </w:p>
                          <w:p w14:paraId="4C7AE497" w14:textId="77777777" w:rsidR="00D069DD" w:rsidRPr="00124725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6"/>
                                <w:szCs w:val="16"/>
                                <w:lang w:val="en-US"/>
                              </w:rPr>
                            </w:pPr>
                          </w:p>
                          <w:p w14:paraId="21A05A63" w14:textId="77777777" w:rsidR="00D069DD" w:rsidRPr="00124725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6"/>
                                <w:szCs w:val="16"/>
                                <w:lang w:val="en-US"/>
                              </w:rPr>
                            </w:pPr>
                          </w:p>
                          <w:p w14:paraId="1FB8402A" w14:textId="77777777" w:rsidR="00D069DD" w:rsidRPr="007B20F3" w:rsidRDefault="00D069DD" w:rsidP="00D069DD">
                            <w:pPr>
                              <w:jc w:val="center"/>
                              <w:rPr>
                                <w:color w:val="FF0000"/>
                                <w:sz w:val="16"/>
                                <w:szCs w:val="16"/>
                                <w:lang w:val="en-US"/>
                              </w:rPr>
                            </w:pPr>
                          </w:p>
                          <w:p w14:paraId="7A824792" w14:textId="77777777" w:rsidR="00D069DD" w:rsidRPr="004D51F7" w:rsidRDefault="00D069DD" w:rsidP="00D069DD">
                            <w:pPr>
                              <w:jc w:val="center"/>
                              <w:rPr>
                                <w:sz w:val="18"/>
                                <w:szCs w:val="18"/>
                                <w:lang w:val="en-US"/>
                              </w:rPr>
                            </w:pPr>
                          </w:p>
                          <w:p w14:paraId="7300B4B5" w14:textId="77777777" w:rsidR="00D069DD" w:rsidRPr="004D51F7" w:rsidRDefault="00D069DD" w:rsidP="00D069DD">
                            <w:pPr>
                              <w:jc w:val="center"/>
                              <w:rPr>
                                <w:sz w:val="18"/>
                                <w:szCs w:val="18"/>
                                <w:lang w:val="en-US"/>
                              </w:rPr>
                            </w:pPr>
                          </w:p>
                          <w:p w14:paraId="7D216994" w14:textId="77777777" w:rsidR="00D069DD" w:rsidRPr="004D51F7" w:rsidRDefault="00D069DD" w:rsidP="00D069DD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  <w:p w14:paraId="05DC4D47" w14:textId="77777777" w:rsidR="00D069DD" w:rsidRPr="004D51F7" w:rsidRDefault="00D069DD" w:rsidP="00D069DD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feld 6" o:spid="_x0000_s1031" type="#_x0000_t202" style="position:absolute;left:0;text-align:left;margin-left:306.9pt;margin-top:6.95pt;width:177.85pt;height:66.65pt;z-index:251666432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" strokeweight=".5pt">
                <v:textbox inset="7.45pt,7.45pt,7.45pt,7.45pt">
                  <w:txbxContent>
                    <w:p w:rsidR="00D069DD" w:rsidRPr="00D069DD" w:rsidRDefault="00D069DD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Full-text articles excluded, with reasons (n =</w:t>
                      </w:r>
                      <w:r w:rsidR="00F35280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90</w:t>
                      </w:r>
                      <w:r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  <w:p w:rsidR="00D069DD" w:rsidRPr="00D069DD" w:rsidRDefault="00087396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Macroalbuminuria</w:t>
                      </w:r>
                      <w:r w:rsidR="00D069DD"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 xml:space="preserve"> (n=</w:t>
                      </w:r>
                      <w:r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36</w:t>
                      </w:r>
                      <w:r w:rsidR="00D069DD"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  <w:p w:rsidR="00D069DD" w:rsidRPr="00D069DD" w:rsidRDefault="00087396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Chronic kidney disease</w:t>
                      </w:r>
                      <w:r w:rsidR="00D069DD"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 xml:space="preserve"> (n=</w:t>
                      </w:r>
                      <w:r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43</w:t>
                      </w:r>
                      <w:r w:rsidR="00D069DD"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  <w:p w:rsidR="00D069DD" w:rsidRDefault="00087396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No data  (n=7</w:t>
                      </w:r>
                      <w:r w:rsidR="00D069DD" w:rsidRPr="00D069DD"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)</w:t>
                      </w:r>
                    </w:p>
                    <w:p w:rsidR="00087396" w:rsidRPr="00D069DD" w:rsidRDefault="00087396" w:rsidP="00D069DD">
                      <w:pPr>
                        <w:widowControl w:val="0"/>
                        <w:suppressAutoHyphens/>
                        <w:spacing w:after="0" w:line="240" w:lineRule="auto"/>
                        <w:jc w:val="center"/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</w:pPr>
                      <w:r>
                        <w:rPr>
                          <w:rFonts w:ascii="Calibri" w:eastAsia="Arial Unicode MS" w:hAnsi="Calibri" w:cs="Arial Unicode MS"/>
                          <w:kern w:val="1"/>
                          <w:sz w:val="16"/>
                          <w:szCs w:val="16"/>
                          <w:lang w:val="en-US" w:eastAsia="hi-IN" w:bidi="hi-IN"/>
                        </w:rPr>
                        <w:t>Lack of a comparison (n=4)</w:t>
                      </w:r>
                    </w:p>
                    <w:p w:rsidR="00D069DD" w:rsidRPr="00124725" w:rsidRDefault="00D069DD" w:rsidP="00D069DD">
                      <w:pPr>
                        <w:jc w:val="center"/>
                        <w:rPr>
                          <w:rFonts w:ascii="Calibri" w:hAnsi="Calibri"/>
                          <w:sz w:val="16"/>
                          <w:szCs w:val="16"/>
                          <w:lang w:val="en-US"/>
                        </w:rPr>
                      </w:pPr>
                    </w:p>
                    <w:p w:rsidR="00D069DD" w:rsidRPr="00124725" w:rsidRDefault="00D069DD" w:rsidP="00D069DD">
                      <w:pPr>
                        <w:jc w:val="center"/>
                        <w:rPr>
                          <w:rFonts w:ascii="Calibri" w:hAnsi="Calibri"/>
                          <w:sz w:val="16"/>
                          <w:szCs w:val="16"/>
                          <w:lang w:val="en-US"/>
                        </w:rPr>
                      </w:pPr>
                    </w:p>
                    <w:p w:rsidR="00D069DD" w:rsidRPr="00124725" w:rsidRDefault="00D069DD" w:rsidP="00D069DD">
                      <w:pPr>
                        <w:jc w:val="center"/>
                        <w:rPr>
                          <w:rFonts w:ascii="Calibri" w:hAnsi="Calibri"/>
                          <w:sz w:val="16"/>
                          <w:szCs w:val="16"/>
                          <w:lang w:val="en-US"/>
                        </w:rPr>
                      </w:pPr>
                    </w:p>
                    <w:p w:rsidR="00D069DD" w:rsidRPr="007B20F3" w:rsidRDefault="00D069DD" w:rsidP="00D069DD">
                      <w:pPr>
                        <w:jc w:val="center"/>
                        <w:rPr>
                          <w:color w:val="FF0000"/>
                          <w:sz w:val="16"/>
                          <w:szCs w:val="16"/>
                          <w:lang w:val="en-US"/>
                        </w:rPr>
                      </w:pPr>
                    </w:p>
                    <w:p w:rsidR="00D069DD" w:rsidRPr="004D51F7" w:rsidRDefault="00D069DD" w:rsidP="00D069DD">
                      <w:pPr>
                        <w:jc w:val="center"/>
                        <w:rPr>
                          <w:sz w:val="18"/>
                          <w:szCs w:val="18"/>
                          <w:lang w:val="en-US"/>
                        </w:rPr>
                      </w:pPr>
                    </w:p>
                    <w:p w:rsidR="00D069DD" w:rsidRPr="004D51F7" w:rsidRDefault="00D069DD" w:rsidP="00D069DD">
                      <w:pPr>
                        <w:jc w:val="center"/>
                        <w:rPr>
                          <w:sz w:val="18"/>
                          <w:szCs w:val="18"/>
                          <w:lang w:val="en-US"/>
                        </w:rPr>
                      </w:pPr>
                    </w:p>
                    <w:p w:rsidR="00D069DD" w:rsidRPr="004D51F7" w:rsidRDefault="00D069DD" w:rsidP="00D069DD">
                      <w:pPr>
                        <w:jc w:val="center"/>
                        <w:rPr>
                          <w:lang w:val="en-US"/>
                        </w:rPr>
                      </w:pPr>
                    </w:p>
                    <w:p w:rsidR="00D069DD" w:rsidRPr="004D51F7" w:rsidRDefault="00D069DD" w:rsidP="00D069DD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D069DD"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CEDC418" wp14:editId="5888AEA6">
                <wp:simplePos x="0" y="0"/>
                <wp:positionH relativeFrom="column">
                  <wp:posOffset>2716530</wp:posOffset>
                </wp:positionH>
                <wp:positionV relativeFrom="paragraph">
                  <wp:posOffset>233045</wp:posOffset>
                </wp:positionV>
                <wp:extent cx="1905" cy="439420"/>
                <wp:effectExtent l="76200" t="0" r="74295" b="55880"/>
                <wp:wrapNone/>
                <wp:docPr id="5" name="Gerade Verbindung mit Pfeil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05" cy="439420"/>
                        </a:xfrm>
                        <a:prstGeom prst="straightConnector1">
                          <a:avLst/>
                        </a:prstGeom>
                        <a:noFill/>
                        <a:ln w="9360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Gerade Verbindung mit Pfeil 5" o:spid="_x0000_s1026" type="#_x0000_t32" style="position:absolute;margin-left:213.9pt;margin-top:18.35pt;width:.15pt;height:34.6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" strokeweight=".26mm">
                <v:stroke endarrow="block" joinstyle="miter"/>
                <v:shadow color="gray" opacity="1" mv:blur="0" offset="2pt,2pt"/>
              </v:shape>
            </w:pict>
          </mc:Fallback>
        </mc:AlternateContent>
      </w:r>
    </w:p>
    <w:p w14:paraId="286CD713" w14:textId="77777777" w:rsidR="00D069DD" w:rsidRPr="00AE6E10" w:rsidRDefault="00087396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67456" behindDoc="0" locked="0" layoutInCell="1" allowOverlap="1" wp14:anchorId="0EA0FFA8" wp14:editId="517C9258">
                <wp:simplePos x="0" y="0"/>
                <wp:positionH relativeFrom="column">
                  <wp:posOffset>1877524</wp:posOffset>
                </wp:positionH>
                <wp:positionV relativeFrom="paragraph">
                  <wp:posOffset>289598</wp:posOffset>
                </wp:positionV>
                <wp:extent cx="1725930" cy="784746"/>
                <wp:effectExtent l="0" t="0" r="26670" b="15875"/>
                <wp:wrapNone/>
                <wp:docPr id="4" name="Textfeld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25930" cy="78474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3639C7" w14:textId="77777777" w:rsidR="00D069DD" w:rsidRPr="004D51F7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Studies included in qualitative </w:t>
                            </w:r>
                            <w:r w:rsidR="00F35280"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synthesis </w:t>
                            </w: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br/>
                              <w:t xml:space="preserve">(n = </w:t>
                            </w:r>
                            <w:r w:rsidR="00087396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30</w:t>
                            </w: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feld 4" o:spid="_x0000_s1032" type="#_x0000_t202" style="position:absolute;left:0;text-align:left;margin-left:147.85pt;margin-top:22.8pt;width:135.9pt;height:61.8pt;z-index:251667456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" strokeweight=".5pt">
                <v:textbox inset="7.45pt,7.45pt,7.45pt,7.45pt">
                  <w:txbxContent>
                    <w:p w:rsidR="00D069DD" w:rsidRPr="004D51F7" w:rsidRDefault="00D069DD" w:rsidP="00D069DD">
                      <w:pPr>
                        <w:jc w:val="center"/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</w:pP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Studies included in qualitative </w:t>
                      </w:r>
                      <w:r w:rsidR="00F35280"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synthesis </w:t>
                      </w: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br/>
                        <w:t xml:space="preserve">(n = </w:t>
                      </w:r>
                      <w:r w:rsidR="00087396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30</w:t>
                      </w: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D069DD"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33070A4B" wp14:editId="3022AE4C">
                <wp:simplePos x="0" y="0"/>
                <wp:positionH relativeFrom="column">
                  <wp:posOffset>2711611</wp:posOffset>
                </wp:positionH>
                <wp:positionV relativeFrom="paragraph">
                  <wp:posOffset>87459</wp:posOffset>
                </wp:positionV>
                <wp:extent cx="1188720" cy="0"/>
                <wp:effectExtent l="0" t="76200" r="30480" b="95250"/>
                <wp:wrapNone/>
                <wp:docPr id="3" name="Gerade Verbindung mit Pfeil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188720" cy="0"/>
                        </a:xfrm>
                        <a:prstGeom prst="straightConnector1">
                          <a:avLst/>
                        </a:prstGeom>
                        <a:noFill/>
                        <a:ln w="9360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Gerade Verbindung mit Pfeil 3" o:spid="_x0000_s1026" type="#_x0000_t32" style="position:absolute;margin-left:213.5pt;margin-top:6.9pt;width:93.6pt;height:0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" strokeweight=".26mm">
                <v:stroke endarrow="block" joinstyle="miter"/>
                <v:shadow color="gray" opacity="1" mv:blur="0" offset="2pt,2pt"/>
              </v:shape>
            </w:pict>
          </mc:Fallback>
        </mc:AlternateContent>
      </w:r>
    </w:p>
    <w:p w14:paraId="7283AA39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402640FF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D85654A" wp14:editId="418B8CE4">
                <wp:simplePos x="0" y="0"/>
                <wp:positionH relativeFrom="column">
                  <wp:posOffset>2715260</wp:posOffset>
                </wp:positionH>
                <wp:positionV relativeFrom="paragraph">
                  <wp:posOffset>323471</wp:posOffset>
                </wp:positionV>
                <wp:extent cx="1905" cy="344170"/>
                <wp:effectExtent l="76200" t="0" r="74295" b="55880"/>
                <wp:wrapNone/>
                <wp:docPr id="2" name="Gerade Verbindung mit Pfeil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905" cy="344170"/>
                        </a:xfrm>
                        <a:prstGeom prst="straightConnector1">
                          <a:avLst/>
                        </a:prstGeom>
                        <a:noFill/>
                        <a:ln w="9360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Gerade Verbindung mit Pfeil 2" o:spid="_x0000_s1026" type="#_x0000_t32" style="position:absolute;margin-left:213.8pt;margin-top:25.45pt;width:.15pt;height:27.1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" strokeweight=".26mm">
                <v:stroke endarrow="block" joinstyle="miter"/>
                <v:shadow color="gray" opacity="1" mv:blur="0" offset="2pt,2pt"/>
              </v:shape>
            </w:pict>
          </mc:Fallback>
        </mc:AlternateContent>
      </w:r>
    </w:p>
    <w:p w14:paraId="16984CE2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AE6E10">
        <w:rPr>
          <w:rFonts w:ascii="Times New Roman" w:hAnsi="Times New Roman" w:cs="Times New Roman"/>
          <w:noProof/>
          <w:lang w:val="de-DE" w:eastAsia="de-DE"/>
        </w:rPr>
        <mc:AlternateContent>
          <mc:Choice Requires="wps">
            <w:drawing>
              <wp:anchor distT="0" distB="0" distL="114935" distR="114935" simplePos="0" relativeHeight="251668480" behindDoc="0" locked="0" layoutInCell="1" allowOverlap="1" wp14:anchorId="21A8EBD5" wp14:editId="686C1E85">
                <wp:simplePos x="0" y="0"/>
                <wp:positionH relativeFrom="column">
                  <wp:posOffset>1884348</wp:posOffset>
                </wp:positionH>
                <wp:positionV relativeFrom="paragraph">
                  <wp:posOffset>294755</wp:posOffset>
                </wp:positionV>
                <wp:extent cx="1820848" cy="825490"/>
                <wp:effectExtent l="0" t="0" r="27305" b="13335"/>
                <wp:wrapNone/>
                <wp:docPr id="48" name="Textfeld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20848" cy="8254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63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27F311" w14:textId="77777777" w:rsidR="00D069DD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Studies included in quantitative synthesis (meta-analysis)</w:t>
                            </w:r>
                          </w:p>
                          <w:p w14:paraId="58A4B2DC" w14:textId="77777777" w:rsidR="00D069DD" w:rsidRDefault="00087396" w:rsidP="00D069DD">
                            <w:pPr>
                              <w:jc w:val="center"/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</w:pPr>
                            <w:r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 xml:space="preserve">n=30 </w:t>
                            </w:r>
                            <w:r w:rsidR="00D069DD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(</w:t>
                            </w:r>
                            <w:r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32 reports</w:t>
                            </w:r>
                            <w:r w:rsidR="00D069DD" w:rsidRPr="004D51F7"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  <w:t>)</w:t>
                            </w:r>
                          </w:p>
                          <w:p w14:paraId="416E7A0A" w14:textId="77777777" w:rsidR="00D069DD" w:rsidRPr="004D51F7" w:rsidRDefault="00D069DD" w:rsidP="00D069DD">
                            <w:pPr>
                              <w:jc w:val="center"/>
                              <w:rPr>
                                <w:rFonts w:ascii="Calibri" w:hAnsi="Calibri"/>
                                <w:sz w:val="18"/>
                                <w:szCs w:val="18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vert="horz" wrap="square" lIns="94615" tIns="94615" rIns="94615" bIns="94615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feld 48" o:spid="_x0000_s1033" type="#_x0000_t202" style="position:absolute;left:0;text-align:left;margin-left:148.35pt;margin-top:23.2pt;width:143.35pt;height:65pt;z-index:251668480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" strokeweight=".5pt">
                <v:textbox inset="7.45pt,7.45pt,7.45pt,7.45pt">
                  <w:txbxContent>
                    <w:p w:rsidR="00D069DD" w:rsidRDefault="00D069DD" w:rsidP="00D069DD">
                      <w:pPr>
                        <w:jc w:val="center"/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</w:pPr>
                      <w:r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Studies included in quantitative synthesis (meta-analysis)</w:t>
                      </w:r>
                    </w:p>
                    <w:p w:rsidR="00D069DD" w:rsidRDefault="00087396" w:rsidP="00D069DD">
                      <w:pPr>
                        <w:jc w:val="center"/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</w:pPr>
                      <w:r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 xml:space="preserve">n=30 </w:t>
                      </w:r>
                      <w:r w:rsidR="00D069DD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(</w:t>
                      </w:r>
                      <w:r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32 reports</w:t>
                      </w:r>
                      <w:r w:rsidR="00D069DD" w:rsidRPr="004D51F7"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  <w:t>)</w:t>
                      </w:r>
                    </w:p>
                    <w:p w:rsidR="00D069DD" w:rsidRPr="004D51F7" w:rsidRDefault="00D069DD" w:rsidP="00D069DD">
                      <w:pPr>
                        <w:jc w:val="center"/>
                        <w:rPr>
                          <w:rFonts w:ascii="Calibri" w:hAnsi="Calibri"/>
                          <w:sz w:val="18"/>
                          <w:szCs w:val="18"/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6BCA3033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46A7F3E9" w14:textId="77777777" w:rsidR="00D069DD" w:rsidRPr="00AE6E10" w:rsidRDefault="00D069DD" w:rsidP="00D069D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34451453" w14:textId="77777777" w:rsidR="00D069DD" w:rsidRPr="00AE6E10" w:rsidRDefault="00D069DD" w:rsidP="00D069DD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59299675" w14:textId="77777777" w:rsidR="00D069DD" w:rsidRPr="00C753F8" w:rsidRDefault="00D069DD" w:rsidP="00D069DD">
      <w:pPr>
        <w:rPr>
          <w:lang w:val="en-US"/>
        </w:rPr>
      </w:pPr>
    </w:p>
    <w:p w14:paraId="2B7DEC55" w14:textId="77777777" w:rsidR="00D069DD" w:rsidRPr="00C753F8" w:rsidRDefault="00D069DD" w:rsidP="00D069DD">
      <w:pPr>
        <w:rPr>
          <w:lang w:val="en-US"/>
        </w:rPr>
      </w:pPr>
    </w:p>
    <w:p w14:paraId="18E04CF3" w14:textId="77777777" w:rsidR="00D069DD" w:rsidRDefault="00D069DD" w:rsidP="00D069DD">
      <w:pPr>
        <w:spacing w:line="36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br w:type="page"/>
      </w:r>
    </w:p>
    <w:p w14:paraId="6FF4D879" w14:textId="77777777" w:rsidR="00D069DD" w:rsidRPr="00AE54D9" w:rsidRDefault="00D069DD" w:rsidP="00AE54D9">
      <w:pPr>
        <w:spacing w:line="36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AE54D9">
        <w:rPr>
          <w:rFonts w:ascii="Times New Roman" w:hAnsi="Times New Roman" w:cs="Times New Roman"/>
          <w:b/>
          <w:sz w:val="20"/>
          <w:szCs w:val="20"/>
          <w:lang w:val="en-US"/>
        </w:rPr>
        <w:t>Electronic search strategy (speci</w:t>
      </w:r>
      <w:r w:rsidR="00F05CAA">
        <w:rPr>
          <w:rFonts w:ascii="Times New Roman" w:hAnsi="Times New Roman" w:cs="Times New Roman"/>
          <w:b/>
          <w:sz w:val="20"/>
          <w:szCs w:val="20"/>
          <w:lang w:val="en-US"/>
        </w:rPr>
        <w:t xml:space="preserve">fics as required for MEDLINE: </w:t>
      </w:r>
      <w:r w:rsidR="00EC38CB">
        <w:rPr>
          <w:rFonts w:ascii="Times New Roman" w:hAnsi="Times New Roman" w:cs="Times New Roman"/>
          <w:b/>
          <w:sz w:val="20"/>
          <w:szCs w:val="20"/>
          <w:lang w:val="en-US"/>
        </w:rPr>
        <w:t>27.02</w:t>
      </w:r>
      <w:r w:rsidRPr="00AE54D9">
        <w:rPr>
          <w:rFonts w:ascii="Times New Roman" w:hAnsi="Times New Roman" w:cs="Times New Roman"/>
          <w:b/>
          <w:sz w:val="20"/>
          <w:szCs w:val="20"/>
          <w:lang w:val="en-US"/>
        </w:rPr>
        <w:t>.2014)</w:t>
      </w:r>
    </w:p>
    <w:p w14:paraId="1F217DC4" w14:textId="77777777" w:rsidR="00D069DD" w:rsidRPr="00AE54D9" w:rsidRDefault="00D069DD" w:rsidP="00AE54D9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AE54D9">
        <w:rPr>
          <w:rFonts w:ascii="Times New Roman" w:hAnsi="Times New Roman" w:cs="Times New Roman"/>
          <w:sz w:val="20"/>
          <w:szCs w:val="20"/>
          <w:lang w:val="en-US"/>
        </w:rPr>
        <w:t>Limits used: “randomized controlled trials”, “humans”, and “Adult: 19+ years“</w:t>
      </w:r>
    </w:p>
    <w:p w14:paraId="62E27994" w14:textId="77777777" w:rsidR="00F05CAA" w:rsidRDefault="00EC38CB" w:rsidP="00F05CA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C38CB">
        <w:rPr>
          <w:rFonts w:ascii="Times New Roman" w:hAnsi="Times New Roman" w:cs="Times New Roman"/>
          <w:sz w:val="20"/>
          <w:szCs w:val="20"/>
          <w:lang w:val="en-US"/>
        </w:rPr>
        <w:t>("protein") AND ("renal" OR "kidney" OR "glomerular filtration rate" OR "creatinine" OR "urea" OR "albumin" OR "calcium")</w:t>
      </w:r>
    </w:p>
    <w:p w14:paraId="255F1781" w14:textId="77777777" w:rsidR="00EC38CB" w:rsidRDefault="00EC38CB" w:rsidP="00F05CA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EC38CB">
        <w:rPr>
          <w:rFonts w:ascii="Times New Roman" w:hAnsi="Times New Roman" w:cs="Times New Roman"/>
          <w:sz w:val="20"/>
          <w:szCs w:val="20"/>
          <w:lang w:val="en-US"/>
        </w:rPr>
        <w:t>"protein"[All Fields] AND ("renal"[All Fields] OR "kidney"[All Fields</w:t>
      </w:r>
      <w:r w:rsidR="00F35280">
        <w:rPr>
          <w:rFonts w:ascii="Times New Roman" w:hAnsi="Times New Roman" w:cs="Times New Roman"/>
          <w:sz w:val="20"/>
          <w:szCs w:val="20"/>
          <w:lang w:val="en-US"/>
        </w:rPr>
        <w:t>] OR "glomerular filtration</w:t>
      </w:r>
      <w:r w:rsidRPr="00EC38CB">
        <w:rPr>
          <w:rFonts w:ascii="Times New Roman" w:hAnsi="Times New Roman" w:cs="Times New Roman"/>
          <w:sz w:val="20"/>
          <w:szCs w:val="20"/>
          <w:lang w:val="en-US"/>
        </w:rPr>
        <w:t>"[All Fields] OR "creatinine"[All Fields] OR "urea"[All Fields] OR "albumin"[All Fields] OR "calcium"[All Fields]) AND (Randomized Controlled Trial[ptyp] AND "humans"[MeSH Terms] AND "adult"[MeSH Terms])</w:t>
      </w:r>
    </w:p>
    <w:p w14:paraId="4C15898D" w14:textId="77777777" w:rsidR="00527729" w:rsidRPr="00EC38CB" w:rsidRDefault="00EC38CB" w:rsidP="00EB26ED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714AD052" w14:textId="77777777" w:rsidR="00527729" w:rsidRPr="00917FE0" w:rsidRDefault="00527729" w:rsidP="00EB26ED">
      <w:pPr>
        <w:rPr>
          <w:rFonts w:ascii="Times New Roman" w:hAnsi="Times New Roman" w:cs="Times New Roman"/>
          <w:lang w:val="en-US"/>
        </w:rPr>
      </w:pPr>
    </w:p>
    <w:p w14:paraId="5E26BB6B" w14:textId="77777777" w:rsidR="001443C3" w:rsidRPr="00527729" w:rsidRDefault="00784DC7" w:rsidP="00527729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84DC7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16DBD3D9" wp14:editId="0A5AE528">
            <wp:extent cx="5760720" cy="3371850"/>
            <wp:effectExtent l="0" t="0" r="0" b="0"/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371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6E10">
        <w:rPr>
          <w:rFonts w:ascii="Times New Roman" w:hAnsi="Times New Roman" w:cs="Times New Roman"/>
          <w:sz w:val="20"/>
          <w:szCs w:val="20"/>
          <w:lang w:val="en-US"/>
        </w:rPr>
        <w:t>Figure S3</w:t>
      </w:r>
      <w:r w:rsidR="003E586F">
        <w:rPr>
          <w:rFonts w:ascii="Times New Roman" w:hAnsi="Times New Roman" w:cs="Times New Roman"/>
          <w:sz w:val="20"/>
          <w:szCs w:val="20"/>
          <w:lang w:val="en-US"/>
        </w:rPr>
        <w:t xml:space="preserve">. Forest plot showing pooled </w:t>
      </w:r>
      <w:r w:rsidR="00527729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MD with 95% CI for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 xml:space="preserve">serum creatinine </w:t>
      </w:r>
      <w:r w:rsidR="00527729">
        <w:rPr>
          <w:rFonts w:ascii="Times New Roman" w:hAnsi="Times New Roman" w:cs="Times New Roman"/>
          <w:sz w:val="20"/>
          <w:szCs w:val="20"/>
          <w:lang w:val="en-US"/>
        </w:rPr>
        <w:t>(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µmol/l</w:t>
      </w:r>
      <w:r w:rsidR="00527729">
        <w:rPr>
          <w:rFonts w:ascii="Times New Roman" w:hAnsi="Times New Roman" w:cs="Times New Roman"/>
          <w:sz w:val="20"/>
          <w:szCs w:val="20"/>
          <w:lang w:val="en-US"/>
        </w:rPr>
        <w:t>)</w:t>
      </w:r>
      <w:r w:rsidR="00527729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for </w:t>
      </w:r>
      <w:r>
        <w:rPr>
          <w:rFonts w:ascii="Times New Roman" w:hAnsi="Times New Roman" w:cs="Times New Roman"/>
          <w:sz w:val="20"/>
          <w:szCs w:val="20"/>
          <w:lang w:val="en-US"/>
        </w:rPr>
        <w:t>22</w:t>
      </w:r>
      <w:r w:rsidR="00527729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randomized controlled </w:t>
      </w:r>
      <w:r w:rsidR="004128CD">
        <w:rPr>
          <w:rFonts w:ascii="Times New Roman" w:hAnsi="Times New Roman" w:cs="Times New Roman"/>
          <w:sz w:val="20"/>
          <w:szCs w:val="20"/>
          <w:lang w:val="en-US"/>
        </w:rPr>
        <w:t>HP</w:t>
      </w:r>
      <w:r w:rsidR="00527729">
        <w:rPr>
          <w:rFonts w:ascii="Times New Roman" w:hAnsi="Times New Roman" w:cs="Times New Roman"/>
          <w:sz w:val="20"/>
          <w:szCs w:val="20"/>
          <w:lang w:val="en-US"/>
        </w:rPr>
        <w:t xml:space="preserve"> diet studies</w:t>
      </w:r>
      <w:r w:rsidR="00527729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. For each </w:t>
      </w:r>
      <w:r w:rsidR="004128CD">
        <w:rPr>
          <w:rFonts w:ascii="Times New Roman" w:hAnsi="Times New Roman" w:cs="Times New Roman"/>
          <w:sz w:val="20"/>
          <w:szCs w:val="20"/>
          <w:lang w:val="en-US"/>
        </w:rPr>
        <w:t>HP</w:t>
      </w:r>
      <w:r w:rsidR="00527729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study, the shaded square represents the point estimate of the intervention effect. The horizontal line joins the lower and upper limits of the 95% CI of these effects. The area of the shaded square reflects the relative weight of the study in the respective meta-analysis.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HP, high protein</w:t>
      </w:r>
      <w:r w:rsidR="00527729"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NP/LP, normal protein/low protein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52772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0EF0EBCA" w14:textId="77777777" w:rsidR="003006DB" w:rsidRDefault="003006DB" w:rsidP="003006DB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4B9257C9" w14:textId="77777777" w:rsidR="009A600E" w:rsidRPr="00527729" w:rsidRDefault="0084266C" w:rsidP="009A600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84266C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5C15E148" wp14:editId="4E70785F">
            <wp:extent cx="5760720" cy="1840865"/>
            <wp:effectExtent l="0" t="0" r="0" b="6985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40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6E10">
        <w:rPr>
          <w:rFonts w:ascii="Times New Roman" w:hAnsi="Times New Roman" w:cs="Times New Roman"/>
          <w:sz w:val="20"/>
          <w:szCs w:val="20"/>
          <w:lang w:val="en-US"/>
        </w:rPr>
        <w:t>Figure S4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. Forest plot showing pooled WMD with 95% CI for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serum uric acid (µmol/l)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for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8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randomized controlled </w:t>
      </w:r>
      <w:r w:rsidR="004128CD">
        <w:rPr>
          <w:rFonts w:ascii="Times New Roman" w:hAnsi="Times New Roman" w:cs="Times New Roman"/>
          <w:sz w:val="20"/>
          <w:szCs w:val="20"/>
          <w:lang w:val="en-US"/>
        </w:rPr>
        <w:t>HP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 xml:space="preserve"> diet studies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. For each </w:t>
      </w:r>
      <w:r w:rsidR="004128CD">
        <w:rPr>
          <w:rFonts w:ascii="Times New Roman" w:hAnsi="Times New Roman" w:cs="Times New Roman"/>
          <w:sz w:val="20"/>
          <w:szCs w:val="20"/>
          <w:lang w:val="en-US"/>
        </w:rPr>
        <w:t>HP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study, the shaded square represents the point estimate of the intervention effect. The horizontal line joins the lower and upper limits of the 95% CI of these effects. The area of the shaded square reflects the relative weight of the study in the respective meta-analysis.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HP, high protein; NP/LP, normal protein/low protein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483E84B9" w14:textId="77777777" w:rsidR="009A600E" w:rsidRDefault="004128CD" w:rsidP="009A600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4128CD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4BC6BFF5" wp14:editId="22BF05FA">
            <wp:extent cx="5760720" cy="3275965"/>
            <wp:effectExtent l="0" t="0" r="0" b="635"/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75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128C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Figure S</w:t>
      </w:r>
      <w:r w:rsidR="00AE6E10">
        <w:rPr>
          <w:rFonts w:ascii="Times New Roman" w:hAnsi="Times New Roman" w:cs="Times New Roman"/>
          <w:sz w:val="20"/>
          <w:szCs w:val="20"/>
          <w:lang w:val="en-US"/>
        </w:rPr>
        <w:t>5</w:t>
      </w:r>
      <w:r w:rsidR="003E586F">
        <w:rPr>
          <w:rFonts w:ascii="Times New Roman" w:hAnsi="Times New Roman" w:cs="Times New Roman"/>
          <w:sz w:val="20"/>
          <w:szCs w:val="20"/>
          <w:lang w:val="en-US"/>
        </w:rPr>
        <w:t xml:space="preserve">. Forest plot showing pooled 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MD with 95% CI for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urinary albumin</w:t>
      </w:r>
      <w:r>
        <w:rPr>
          <w:rFonts w:ascii="Times New Roman" w:hAnsi="Times New Roman" w:cs="Times New Roman"/>
          <w:sz w:val="20"/>
          <w:szCs w:val="20"/>
          <w:lang w:val="en-US"/>
        </w:rPr>
        <w:t>/protein</w:t>
      </w:r>
      <w:r w:rsidR="00F90355">
        <w:rPr>
          <w:rFonts w:ascii="Times New Roman" w:hAnsi="Times New Roman" w:cs="Times New Roman"/>
          <w:sz w:val="20"/>
          <w:szCs w:val="20"/>
          <w:lang w:val="en-US"/>
        </w:rPr>
        <w:t xml:space="preserve"> excretion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 xml:space="preserve"> (mg/24h)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for </w:t>
      </w:r>
      <w:r>
        <w:rPr>
          <w:rFonts w:ascii="Times New Roman" w:hAnsi="Times New Roman" w:cs="Times New Roman"/>
          <w:sz w:val="20"/>
          <w:szCs w:val="20"/>
          <w:lang w:val="en-US"/>
        </w:rPr>
        <w:t>11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randomized controlled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>H</w:t>
      </w:r>
      <w:r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 xml:space="preserve"> diet studies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. For each </w:t>
      </w:r>
      <w:r>
        <w:rPr>
          <w:rFonts w:ascii="Times New Roman" w:hAnsi="Times New Roman" w:cs="Times New Roman"/>
          <w:sz w:val="20"/>
          <w:szCs w:val="20"/>
          <w:lang w:val="en-US"/>
        </w:rPr>
        <w:t>HP</w:t>
      </w:r>
      <w:r w:rsidR="009A600E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study, the shaded square represents the point estimate of the intervention effect. The horizontal line joins the lower and upper limits of the 95% CI of these effects. The area of the shaded square reflects the relative weight of the study in the respective meta-analysis. 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 xml:space="preserve">HP, high protein; NP/LP, 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normal protein/low protein.</w:t>
      </w:r>
      <w:r w:rsidR="009A600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21768AB8" w14:textId="77777777" w:rsidR="00D8374B" w:rsidRDefault="00D8374B" w:rsidP="009A600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5BB482B1" w14:textId="77777777" w:rsidR="00D8374B" w:rsidRDefault="00D8374B" w:rsidP="009A600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3706B5F0" w14:textId="77777777" w:rsidR="00D8374B" w:rsidRDefault="0084266C" w:rsidP="009A600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84266C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155517D9" wp14:editId="7C809301">
            <wp:extent cx="5760720" cy="2035810"/>
            <wp:effectExtent l="0" t="0" r="0" b="254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35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E98C6" w14:textId="77777777" w:rsidR="00D8374B" w:rsidRDefault="00AE6E10" w:rsidP="00D8374B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Figure S6</w:t>
      </w:r>
      <w:r w:rsidR="00D8374B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. Forest plot showing pooled WMD with 95% CI for 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>urinary calcium excretion (mg/24h)</w:t>
      </w:r>
      <w:r w:rsidR="00D8374B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for </w:t>
      </w:r>
      <w:r w:rsidR="0084266C">
        <w:rPr>
          <w:rFonts w:ascii="Times New Roman" w:hAnsi="Times New Roman" w:cs="Times New Roman"/>
          <w:sz w:val="20"/>
          <w:szCs w:val="20"/>
          <w:lang w:val="en-US"/>
        </w:rPr>
        <w:t>10</w:t>
      </w:r>
      <w:r w:rsidR="00D8374B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randomized controlled </w:t>
      </w:r>
      <w:r w:rsidR="004128CD">
        <w:rPr>
          <w:rFonts w:ascii="Times New Roman" w:hAnsi="Times New Roman" w:cs="Times New Roman"/>
          <w:sz w:val="20"/>
          <w:szCs w:val="20"/>
          <w:lang w:val="en-US"/>
        </w:rPr>
        <w:t>HP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 xml:space="preserve"> diet studies</w:t>
      </w:r>
      <w:r w:rsidR="00D8374B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. For each </w:t>
      </w:r>
      <w:r w:rsidR="004128CD">
        <w:rPr>
          <w:rFonts w:ascii="Times New Roman" w:hAnsi="Times New Roman" w:cs="Times New Roman"/>
          <w:sz w:val="20"/>
          <w:szCs w:val="20"/>
          <w:lang w:val="en-US"/>
        </w:rPr>
        <w:t>HP</w:t>
      </w:r>
      <w:r w:rsidR="00D8374B" w:rsidRPr="00092C2E">
        <w:rPr>
          <w:rFonts w:ascii="Times New Roman" w:hAnsi="Times New Roman" w:cs="Times New Roman"/>
          <w:sz w:val="20"/>
          <w:szCs w:val="20"/>
          <w:lang w:val="en-US"/>
        </w:rPr>
        <w:t xml:space="preserve"> study, the shaded square represents the point estimate of the intervention effect. The horizontal line joins the lower and upper limits of the 95% CI of these effects. The area of the shaded square reflects the relative weight of the study in the respective meta-analysis. 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>HP, high protein; NP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/LP, normal protein/low protein.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6EB79C93" w14:textId="77777777" w:rsidR="003164C2" w:rsidRDefault="003164C2" w:rsidP="00D8374B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4FE9988" w14:textId="77777777" w:rsidR="003164C2" w:rsidRPr="003164C2" w:rsidRDefault="003164C2" w:rsidP="003164C2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164C2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6B948FE3" wp14:editId="3D60E17D">
            <wp:extent cx="5760720" cy="1814195"/>
            <wp:effectExtent l="0" t="0" r="0" b="0"/>
            <wp:docPr id="17" name="Grafik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14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0414F" w:rsidRPr="00B0414F">
        <w:rPr>
          <w:rFonts w:ascii="Times New Roman" w:hAnsi="Times New Roman" w:cs="Times New Roman"/>
          <w:sz w:val="20"/>
          <w:szCs w:val="20"/>
          <w:lang w:val="en-US"/>
        </w:rPr>
        <w:t xml:space="preserve"> Figure S7</w:t>
      </w:r>
      <w:r w:rsidRPr="00B0414F">
        <w:rPr>
          <w:rFonts w:ascii="Times New Roman" w:hAnsi="Times New Roman" w:cs="Times New Roman"/>
          <w:sz w:val="20"/>
          <w:szCs w:val="20"/>
          <w:lang w:val="en-US"/>
        </w:rPr>
        <w:t>. Forest plot showing pooled MD with 95% CI for urinary pH of 7 randomized controlled HP diet trails.</w:t>
      </w:r>
    </w:p>
    <w:p w14:paraId="0654C011" w14:textId="77777777" w:rsidR="003164C2" w:rsidRPr="003164C2" w:rsidRDefault="003164C2" w:rsidP="003164C2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164C2">
        <w:rPr>
          <w:rFonts w:ascii="Times New Roman" w:hAnsi="Times New Roman" w:cs="Times New Roman"/>
          <w:sz w:val="20"/>
          <w:szCs w:val="20"/>
          <w:lang w:val="en-US"/>
        </w:rPr>
        <w:t xml:space="preserve">For each high protein study, the shaded square represents the point estimate of the intervention effect. The horizontal line joins the lower and upper limits of the 95% CI of these effects. The area of the shaded square reflects the relative weight of the study in the respective meta-analysis. The diamond at the bottom of the graph represents the pooled MD with the 95% CI. HP, high protein; NP/LP, normal protein/low protein. </w:t>
      </w:r>
    </w:p>
    <w:p w14:paraId="7C58EE7D" w14:textId="77777777" w:rsidR="003164C2" w:rsidRDefault="003164C2" w:rsidP="00D8374B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AC238F4" w14:textId="77777777" w:rsidR="003164C2" w:rsidRDefault="003164C2" w:rsidP="00D8374B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80FD91D" w14:textId="77777777" w:rsidR="00D8374B" w:rsidRDefault="00D8374B" w:rsidP="00D8374B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6308D35F" w14:textId="77777777" w:rsidR="00527729" w:rsidRDefault="00784DC7" w:rsidP="001F765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84DC7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48B75326" wp14:editId="3BFDB15F">
            <wp:extent cx="4893869" cy="3262579"/>
            <wp:effectExtent l="0" t="0" r="2540" b="0"/>
            <wp:docPr id="23" name="Grafik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899891" cy="3266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A1D94C" w14:textId="77777777" w:rsidR="00527729" w:rsidRPr="004B72D1" w:rsidRDefault="00B0414F" w:rsidP="00527729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Figure S8</w:t>
      </w:r>
      <w:r w:rsidR="0052772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527729" w:rsidRPr="00FC5CC5">
        <w:rPr>
          <w:rFonts w:ascii="Times New Roman" w:hAnsi="Times New Roman" w:cs="Times New Roman"/>
          <w:sz w:val="20"/>
          <w:szCs w:val="20"/>
          <w:lang w:val="en-US"/>
        </w:rPr>
        <w:t>Funnel plot showing study p</w:t>
      </w:r>
      <w:r w:rsidR="00784DC7">
        <w:rPr>
          <w:rFonts w:ascii="Times New Roman" w:hAnsi="Times New Roman" w:cs="Times New Roman"/>
          <w:sz w:val="20"/>
          <w:szCs w:val="20"/>
          <w:lang w:val="en-US"/>
        </w:rPr>
        <w:t xml:space="preserve">recision against the </w:t>
      </w:r>
      <w:r w:rsidR="00527729">
        <w:rPr>
          <w:rFonts w:ascii="Times New Roman" w:hAnsi="Times New Roman" w:cs="Times New Roman"/>
          <w:sz w:val="20"/>
          <w:szCs w:val="20"/>
          <w:lang w:val="en-US"/>
        </w:rPr>
        <w:t xml:space="preserve">MD effect </w:t>
      </w:r>
      <w:r w:rsidR="00527729" w:rsidRPr="00FC5CC5">
        <w:rPr>
          <w:rFonts w:ascii="Times New Roman" w:hAnsi="Times New Roman" w:cs="Times New Roman"/>
          <w:sz w:val="20"/>
          <w:szCs w:val="20"/>
          <w:lang w:val="en-US"/>
        </w:rPr>
        <w:t xml:space="preserve">estimate with 95% CIs for 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>glomerular filtration rate</w:t>
      </w:r>
      <w:r w:rsidR="00527729" w:rsidRPr="00FC5CC5">
        <w:rPr>
          <w:rFonts w:ascii="Times New Roman" w:hAnsi="Times New Roman" w:cs="Times New Roman"/>
          <w:sz w:val="20"/>
          <w:szCs w:val="20"/>
          <w:lang w:val="en-US"/>
        </w:rPr>
        <w:t>. SE = Standard error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301A2721" w14:textId="77777777" w:rsidR="00527729" w:rsidRDefault="00527729" w:rsidP="001F765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65BF3C1" w14:textId="77777777" w:rsidR="00D8374B" w:rsidRPr="001F765A" w:rsidRDefault="00D8374B" w:rsidP="001F765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40A319FD" w14:textId="77777777" w:rsidR="00D8374B" w:rsidRPr="004B72D1" w:rsidRDefault="00784DC7" w:rsidP="004B72D1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784DC7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0E8A57D1" wp14:editId="6C579948">
            <wp:extent cx="5715000" cy="3810000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15000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0414F">
        <w:rPr>
          <w:rFonts w:ascii="Times New Roman" w:hAnsi="Times New Roman" w:cs="Times New Roman"/>
          <w:sz w:val="20"/>
          <w:szCs w:val="20"/>
          <w:lang w:val="en-US"/>
        </w:rPr>
        <w:t>Figure S9</w:t>
      </w:r>
      <w:r w:rsidR="000834B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0834B9" w:rsidRPr="00FC5CC5">
        <w:rPr>
          <w:rFonts w:ascii="Times New Roman" w:hAnsi="Times New Roman" w:cs="Times New Roman"/>
          <w:sz w:val="20"/>
          <w:szCs w:val="20"/>
          <w:lang w:val="en-US"/>
        </w:rPr>
        <w:t>Funnel plot showing study p</w:t>
      </w:r>
      <w:r>
        <w:rPr>
          <w:rFonts w:ascii="Times New Roman" w:hAnsi="Times New Roman" w:cs="Times New Roman"/>
          <w:sz w:val="20"/>
          <w:szCs w:val="20"/>
          <w:lang w:val="en-US"/>
        </w:rPr>
        <w:t>recision against the M</w:t>
      </w:r>
      <w:r w:rsidR="000834B9">
        <w:rPr>
          <w:rFonts w:ascii="Times New Roman" w:hAnsi="Times New Roman" w:cs="Times New Roman"/>
          <w:sz w:val="20"/>
          <w:szCs w:val="20"/>
          <w:lang w:val="en-US"/>
        </w:rPr>
        <w:t xml:space="preserve">MD effect </w:t>
      </w:r>
      <w:r w:rsidR="000834B9" w:rsidRPr="00FC5CC5">
        <w:rPr>
          <w:rFonts w:ascii="Times New Roman" w:hAnsi="Times New Roman" w:cs="Times New Roman"/>
          <w:sz w:val="20"/>
          <w:szCs w:val="20"/>
          <w:lang w:val="en-US"/>
        </w:rPr>
        <w:t xml:space="preserve">estimate with 95% 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>CI for serum creatinine</w:t>
      </w:r>
      <w:r w:rsidR="000834B9" w:rsidRPr="00FC5CC5">
        <w:rPr>
          <w:rFonts w:ascii="Times New Roman" w:hAnsi="Times New Roman" w:cs="Times New Roman"/>
          <w:sz w:val="20"/>
          <w:szCs w:val="20"/>
          <w:lang w:val="en-US"/>
        </w:rPr>
        <w:t>. SE = Standard error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C28E7E2" w14:textId="77777777" w:rsidR="00FC550C" w:rsidRDefault="00784DC7" w:rsidP="000834B9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84DC7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77A04D5F" wp14:editId="5BC53D35">
            <wp:extent cx="5566867" cy="3711245"/>
            <wp:effectExtent l="0" t="0" r="0" b="3810"/>
            <wp:docPr id="25" name="Grafik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568853" cy="37125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4B54C" w14:textId="77777777" w:rsidR="004B72D1" w:rsidRDefault="00FC550C" w:rsidP="00FC550C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 w:rsidR="00B0414F">
        <w:rPr>
          <w:rFonts w:ascii="Times New Roman" w:hAnsi="Times New Roman" w:cs="Times New Roman"/>
          <w:sz w:val="20"/>
          <w:szCs w:val="20"/>
          <w:lang w:val="en-US"/>
        </w:rPr>
        <w:t>S10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FC5CC5">
        <w:rPr>
          <w:rFonts w:ascii="Times New Roman" w:hAnsi="Times New Roman" w:cs="Times New Roman"/>
          <w:sz w:val="20"/>
          <w:szCs w:val="20"/>
          <w:lang w:val="en-US"/>
        </w:rPr>
        <w:t>Funnel plot showing study p</w:t>
      </w:r>
      <w:r w:rsidR="00784DC7">
        <w:rPr>
          <w:rFonts w:ascii="Times New Roman" w:hAnsi="Times New Roman" w:cs="Times New Roman"/>
          <w:sz w:val="20"/>
          <w:szCs w:val="20"/>
          <w:lang w:val="en-US"/>
        </w:rPr>
        <w:t xml:space="preserve">recision against th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MD effect </w:t>
      </w:r>
      <w:r w:rsidRPr="00FC5CC5">
        <w:rPr>
          <w:rFonts w:ascii="Times New Roman" w:hAnsi="Times New Roman" w:cs="Times New Roman"/>
          <w:sz w:val="20"/>
          <w:szCs w:val="20"/>
          <w:lang w:val="en-US"/>
        </w:rPr>
        <w:t>estimate with 95% CIs for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 xml:space="preserve"> serum urea</w:t>
      </w:r>
      <w:r w:rsidRPr="00FC5CC5">
        <w:rPr>
          <w:rFonts w:ascii="Times New Roman" w:hAnsi="Times New Roman" w:cs="Times New Roman"/>
          <w:sz w:val="20"/>
          <w:szCs w:val="20"/>
          <w:lang w:val="en-US"/>
        </w:rPr>
        <w:t>. SE = Standard error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44BC098A" w14:textId="77777777" w:rsidR="00AE6E10" w:rsidRDefault="0084266C" w:rsidP="004B72D1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4266C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38C9F24C" wp14:editId="3661117F">
            <wp:extent cx="5165678" cy="3443785"/>
            <wp:effectExtent l="0" t="0" r="0" b="4445"/>
            <wp:docPr id="35" name="Grafik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173589" cy="34490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6C04E" w14:textId="77777777" w:rsidR="004B72D1" w:rsidRPr="004B72D1" w:rsidRDefault="00FC550C" w:rsidP="004B72D1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Figure </w:t>
      </w:r>
      <w:r w:rsidR="00B0414F">
        <w:rPr>
          <w:rFonts w:ascii="Times New Roman" w:hAnsi="Times New Roman" w:cs="Times New Roman"/>
          <w:sz w:val="20"/>
          <w:szCs w:val="20"/>
          <w:lang w:val="en-US"/>
        </w:rPr>
        <w:t>S11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FC5CC5">
        <w:rPr>
          <w:rFonts w:ascii="Times New Roman" w:hAnsi="Times New Roman" w:cs="Times New Roman"/>
          <w:sz w:val="20"/>
          <w:szCs w:val="20"/>
          <w:lang w:val="en-US"/>
        </w:rPr>
        <w:t>Funnel plot showing study p</w:t>
      </w:r>
      <w:r w:rsidR="00784DC7">
        <w:rPr>
          <w:rFonts w:ascii="Times New Roman" w:hAnsi="Times New Roman" w:cs="Times New Roman"/>
          <w:sz w:val="20"/>
          <w:szCs w:val="20"/>
          <w:lang w:val="en-US"/>
        </w:rPr>
        <w:t xml:space="preserve">recision against th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MD effect </w:t>
      </w:r>
      <w:r w:rsidRPr="00FC5CC5">
        <w:rPr>
          <w:rFonts w:ascii="Times New Roman" w:hAnsi="Times New Roman" w:cs="Times New Roman"/>
          <w:sz w:val="20"/>
          <w:szCs w:val="20"/>
          <w:lang w:val="en-US"/>
        </w:rPr>
        <w:t xml:space="preserve">estimate with 95% CIs 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 xml:space="preserve">for </w:t>
      </w:r>
      <w:r w:rsidR="00D8374B">
        <w:rPr>
          <w:rFonts w:ascii="Times New Roman" w:hAnsi="Times New Roman" w:cs="Times New Roman"/>
          <w:sz w:val="20"/>
          <w:szCs w:val="20"/>
          <w:lang w:val="en-US"/>
        </w:rPr>
        <w:t>serum uric acid</w:t>
      </w:r>
      <w:r w:rsidRPr="00FC5CC5">
        <w:rPr>
          <w:rFonts w:ascii="Times New Roman" w:hAnsi="Times New Roman" w:cs="Times New Roman"/>
          <w:sz w:val="20"/>
          <w:szCs w:val="20"/>
          <w:lang w:val="en-US"/>
        </w:rPr>
        <w:t>. SE =</w:t>
      </w:r>
      <w:r w:rsidR="004B72D1" w:rsidRPr="004B72D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4B72D1" w:rsidRPr="00FC5CC5">
        <w:rPr>
          <w:rFonts w:ascii="Times New Roman" w:hAnsi="Times New Roman" w:cs="Times New Roman"/>
          <w:sz w:val="20"/>
          <w:szCs w:val="20"/>
          <w:lang w:val="en-US"/>
        </w:rPr>
        <w:t>Standard error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FCC73FB" w14:textId="77777777" w:rsidR="00AE6E10" w:rsidRDefault="0084266C" w:rsidP="004B72D1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4266C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44E8FE57" wp14:editId="39723B34">
            <wp:extent cx="5302155" cy="3534770"/>
            <wp:effectExtent l="0" t="0" r="0" b="8890"/>
            <wp:docPr id="36" name="Grafik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308957" cy="3539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A69EF" w14:textId="77777777" w:rsidR="00A630E1" w:rsidRDefault="00B0414F" w:rsidP="004B72D1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Figure S12</w:t>
      </w:r>
      <w:r w:rsidR="00A630E1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A630E1" w:rsidRPr="00FC5CC5">
        <w:rPr>
          <w:rFonts w:ascii="Times New Roman" w:hAnsi="Times New Roman" w:cs="Times New Roman"/>
          <w:sz w:val="20"/>
          <w:szCs w:val="20"/>
          <w:lang w:val="en-US"/>
        </w:rPr>
        <w:t>Funnel plot showing study p</w:t>
      </w:r>
      <w:r w:rsidR="00784DC7">
        <w:rPr>
          <w:rFonts w:ascii="Times New Roman" w:hAnsi="Times New Roman" w:cs="Times New Roman"/>
          <w:sz w:val="20"/>
          <w:szCs w:val="20"/>
          <w:lang w:val="en-US"/>
        </w:rPr>
        <w:t xml:space="preserve">recision against the </w:t>
      </w:r>
      <w:r w:rsidR="00A630E1">
        <w:rPr>
          <w:rFonts w:ascii="Times New Roman" w:hAnsi="Times New Roman" w:cs="Times New Roman"/>
          <w:sz w:val="20"/>
          <w:szCs w:val="20"/>
          <w:lang w:val="en-US"/>
        </w:rPr>
        <w:t xml:space="preserve">MD effect </w:t>
      </w:r>
      <w:r w:rsidR="00A630E1" w:rsidRPr="00FC5CC5">
        <w:rPr>
          <w:rFonts w:ascii="Times New Roman" w:hAnsi="Times New Roman" w:cs="Times New Roman"/>
          <w:sz w:val="20"/>
          <w:szCs w:val="20"/>
          <w:lang w:val="en-US"/>
        </w:rPr>
        <w:t>estimate with 95% CIs for</w:t>
      </w:r>
      <w:r w:rsidR="008F2AF8">
        <w:rPr>
          <w:rFonts w:ascii="Times New Roman" w:hAnsi="Times New Roman" w:cs="Times New Roman"/>
          <w:sz w:val="20"/>
          <w:szCs w:val="20"/>
          <w:lang w:val="en-US"/>
        </w:rPr>
        <w:t xml:space="preserve"> urinary pH</w:t>
      </w:r>
      <w:r w:rsidR="00A630E1" w:rsidRPr="00FC5CC5">
        <w:rPr>
          <w:rFonts w:ascii="Times New Roman" w:hAnsi="Times New Roman" w:cs="Times New Roman"/>
          <w:sz w:val="20"/>
          <w:szCs w:val="20"/>
          <w:lang w:val="en-US"/>
        </w:rPr>
        <w:t>. SE = Standard error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060EB225" w14:textId="77777777" w:rsidR="006E336E" w:rsidRDefault="006E336E" w:rsidP="00A630E1">
      <w:pPr>
        <w:spacing w:line="36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CD4F161" w14:textId="77777777" w:rsidR="008F2AF8" w:rsidRDefault="004128CD" w:rsidP="004B72D1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4128CD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6E560D6F" wp14:editId="764E4977">
            <wp:extent cx="5164531" cy="3580741"/>
            <wp:effectExtent l="0" t="0" r="0" b="1270"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166973" cy="3582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3D226F" w14:textId="77777777" w:rsidR="0084266C" w:rsidRDefault="00B0414F" w:rsidP="0084266C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Figure S13</w:t>
      </w:r>
      <w:r w:rsidR="0084266C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84266C" w:rsidRPr="00FC5CC5">
        <w:rPr>
          <w:rFonts w:ascii="Times New Roman" w:hAnsi="Times New Roman" w:cs="Times New Roman"/>
          <w:sz w:val="20"/>
          <w:szCs w:val="20"/>
          <w:lang w:val="en-US"/>
        </w:rPr>
        <w:t>Funnel plot showing study p</w:t>
      </w:r>
      <w:r w:rsidR="0084266C">
        <w:rPr>
          <w:rFonts w:ascii="Times New Roman" w:hAnsi="Times New Roman" w:cs="Times New Roman"/>
          <w:sz w:val="20"/>
          <w:szCs w:val="20"/>
          <w:lang w:val="en-US"/>
        </w:rPr>
        <w:t xml:space="preserve">recision against the WMD effect </w:t>
      </w:r>
      <w:r w:rsidR="0084266C" w:rsidRPr="00FC5CC5">
        <w:rPr>
          <w:rFonts w:ascii="Times New Roman" w:hAnsi="Times New Roman" w:cs="Times New Roman"/>
          <w:sz w:val="20"/>
          <w:szCs w:val="20"/>
          <w:lang w:val="en-US"/>
        </w:rPr>
        <w:t xml:space="preserve">estimate with 95% CIs for </w:t>
      </w:r>
      <w:r w:rsidR="0084266C">
        <w:rPr>
          <w:rFonts w:ascii="Times New Roman" w:hAnsi="Times New Roman" w:cs="Times New Roman"/>
          <w:sz w:val="20"/>
          <w:szCs w:val="20"/>
          <w:lang w:val="en-US"/>
        </w:rPr>
        <w:t>urinary albumin</w:t>
      </w:r>
      <w:r w:rsidR="0084266C" w:rsidRPr="00FC5CC5">
        <w:rPr>
          <w:rFonts w:ascii="Times New Roman" w:hAnsi="Times New Roman" w:cs="Times New Roman"/>
          <w:sz w:val="20"/>
          <w:szCs w:val="20"/>
          <w:lang w:val="en-US"/>
        </w:rPr>
        <w:t>. SE = Standard error</w:t>
      </w:r>
      <w:r w:rsidR="0084266C" w:rsidRPr="00527729">
        <w:rPr>
          <w:rFonts w:ascii="Times New Roman" w:hAnsi="Times New Roman" w:cs="Times New Roman"/>
          <w:noProof/>
          <w:sz w:val="20"/>
          <w:szCs w:val="20"/>
          <w:lang w:val="en-US" w:eastAsia="de-AT"/>
        </w:rPr>
        <w:t xml:space="preserve"> </w:t>
      </w:r>
      <w:r w:rsidR="0084266C">
        <w:rPr>
          <w:rFonts w:ascii="Times New Roman" w:hAnsi="Times New Roman" w:cs="Times New Roman"/>
          <w:sz w:val="20"/>
          <w:szCs w:val="20"/>
          <w:lang w:val="en-US"/>
        </w:rPr>
        <w:t xml:space="preserve">Figure S18. </w:t>
      </w:r>
    </w:p>
    <w:p w14:paraId="145EAA1C" w14:textId="77777777" w:rsidR="003E586F" w:rsidRDefault="0084266C" w:rsidP="004128CD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84266C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34655B09" wp14:editId="2F62250A">
            <wp:extent cx="5715000" cy="3810000"/>
            <wp:effectExtent l="0" t="0" r="0" b="0"/>
            <wp:docPr id="38" name="Grafik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15000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0414F">
        <w:rPr>
          <w:rFonts w:ascii="Times New Roman" w:hAnsi="Times New Roman" w:cs="Times New Roman"/>
          <w:sz w:val="20"/>
          <w:szCs w:val="20"/>
          <w:lang w:val="en-US"/>
        </w:rPr>
        <w:t>Figure S14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6E336E" w:rsidRPr="00FC5CC5">
        <w:rPr>
          <w:rFonts w:ascii="Times New Roman" w:hAnsi="Times New Roman" w:cs="Times New Roman"/>
          <w:sz w:val="20"/>
          <w:szCs w:val="20"/>
          <w:lang w:val="en-US"/>
        </w:rPr>
        <w:t>Funnel plot showing study p</w:t>
      </w:r>
      <w:r w:rsidR="00784DC7">
        <w:rPr>
          <w:rFonts w:ascii="Times New Roman" w:hAnsi="Times New Roman" w:cs="Times New Roman"/>
          <w:sz w:val="20"/>
          <w:szCs w:val="20"/>
          <w:lang w:val="en-US"/>
        </w:rPr>
        <w:t xml:space="preserve">recision against the </w:t>
      </w:r>
      <w:r w:rsidR="006E336E">
        <w:rPr>
          <w:rFonts w:ascii="Times New Roman" w:hAnsi="Times New Roman" w:cs="Times New Roman"/>
          <w:sz w:val="20"/>
          <w:szCs w:val="20"/>
          <w:lang w:val="en-US"/>
        </w:rPr>
        <w:t xml:space="preserve">MD effect </w:t>
      </w:r>
      <w:r w:rsidR="006E336E" w:rsidRPr="00FC5CC5">
        <w:rPr>
          <w:rFonts w:ascii="Times New Roman" w:hAnsi="Times New Roman" w:cs="Times New Roman"/>
          <w:sz w:val="20"/>
          <w:szCs w:val="20"/>
          <w:lang w:val="en-US"/>
        </w:rPr>
        <w:t xml:space="preserve">estimate with 95% CIs 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 xml:space="preserve">for </w:t>
      </w:r>
      <w:r w:rsidR="008F2AF8">
        <w:rPr>
          <w:rFonts w:ascii="Times New Roman" w:hAnsi="Times New Roman" w:cs="Times New Roman"/>
          <w:sz w:val="20"/>
          <w:szCs w:val="20"/>
          <w:lang w:val="en-US"/>
        </w:rPr>
        <w:t>urinary calcium excretion</w:t>
      </w:r>
      <w:r w:rsidR="006E336E" w:rsidRPr="00FC5CC5">
        <w:rPr>
          <w:rFonts w:ascii="Times New Roman" w:hAnsi="Times New Roman" w:cs="Times New Roman"/>
          <w:sz w:val="20"/>
          <w:szCs w:val="20"/>
          <w:lang w:val="en-US"/>
        </w:rPr>
        <w:t>. SE = Standard error</w:t>
      </w:r>
      <w:r w:rsidR="009854B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3E586F"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tbl>
      <w:tblPr>
        <w:tblpPr w:leftFromText="141" w:rightFromText="141" w:vertAnchor="page" w:horzAnchor="margin" w:tblpY="7792"/>
        <w:tblW w:w="962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08"/>
        <w:gridCol w:w="952"/>
        <w:gridCol w:w="1224"/>
        <w:gridCol w:w="1143"/>
        <w:gridCol w:w="1559"/>
        <w:gridCol w:w="1162"/>
        <w:gridCol w:w="1581"/>
      </w:tblGrid>
      <w:tr w:rsidR="003E586F" w:rsidRPr="003E586F" w14:paraId="46A2D00C" w14:textId="77777777" w:rsidTr="003E586F">
        <w:trPr>
          <w:trHeight w:val="509"/>
        </w:trPr>
        <w:tc>
          <w:tcPr>
            <w:tcW w:w="2008" w:type="dxa"/>
            <w:shd w:val="clear" w:color="auto" w:fill="auto"/>
          </w:tcPr>
          <w:p w14:paraId="0EB0A6FA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</w:rPr>
              <w:t>Outcomes</w:t>
            </w:r>
          </w:p>
        </w:tc>
        <w:tc>
          <w:tcPr>
            <w:tcW w:w="952" w:type="dxa"/>
            <w:shd w:val="clear" w:color="auto" w:fill="auto"/>
          </w:tcPr>
          <w:p w14:paraId="2A027E24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. of</w:t>
            </w:r>
          </w:p>
          <w:p w14:paraId="3CAE0332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tudies</w:t>
            </w:r>
          </w:p>
        </w:tc>
        <w:tc>
          <w:tcPr>
            <w:tcW w:w="1224" w:type="dxa"/>
            <w:shd w:val="clear" w:color="auto" w:fill="auto"/>
          </w:tcPr>
          <w:p w14:paraId="7ABD6004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ample size</w:t>
            </w:r>
          </w:p>
        </w:tc>
        <w:tc>
          <w:tcPr>
            <w:tcW w:w="1143" w:type="dxa"/>
            <w:shd w:val="clear" w:color="auto" w:fill="auto"/>
          </w:tcPr>
          <w:p w14:paraId="4E1964E6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MD </w:t>
            </w:r>
          </w:p>
        </w:tc>
        <w:tc>
          <w:tcPr>
            <w:tcW w:w="1559" w:type="dxa"/>
            <w:shd w:val="clear" w:color="auto" w:fill="auto"/>
          </w:tcPr>
          <w:p w14:paraId="3F40B7AD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95% CI</w:t>
            </w:r>
          </w:p>
        </w:tc>
        <w:tc>
          <w:tcPr>
            <w:tcW w:w="1162" w:type="dxa"/>
            <w:shd w:val="clear" w:color="auto" w:fill="auto"/>
          </w:tcPr>
          <w:p w14:paraId="30D345CF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-values</w:t>
            </w:r>
          </w:p>
        </w:tc>
        <w:tc>
          <w:tcPr>
            <w:tcW w:w="1581" w:type="dxa"/>
            <w:shd w:val="clear" w:color="auto" w:fill="auto"/>
          </w:tcPr>
          <w:p w14:paraId="3429E77F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nconsistency I</w:t>
            </w: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2</w:t>
            </w:r>
          </w:p>
        </w:tc>
      </w:tr>
      <w:tr w:rsidR="003E586F" w:rsidRPr="003E586F" w14:paraId="3E98C88B" w14:textId="77777777" w:rsidTr="003E586F">
        <w:trPr>
          <w:trHeight w:val="255"/>
        </w:trPr>
        <w:tc>
          <w:tcPr>
            <w:tcW w:w="2008" w:type="dxa"/>
            <w:shd w:val="clear" w:color="auto" w:fill="auto"/>
          </w:tcPr>
          <w:p w14:paraId="6F143F30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FR (ml/min/1.73m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952" w:type="dxa"/>
            <w:shd w:val="clear" w:color="auto" w:fill="auto"/>
          </w:tcPr>
          <w:p w14:paraId="76C904AD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1224" w:type="dxa"/>
            <w:shd w:val="clear" w:color="auto" w:fill="auto"/>
          </w:tcPr>
          <w:p w14:paraId="18C564F3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24</w:t>
            </w:r>
          </w:p>
        </w:tc>
        <w:tc>
          <w:tcPr>
            <w:tcW w:w="1143" w:type="dxa"/>
            <w:shd w:val="clear" w:color="auto" w:fill="auto"/>
          </w:tcPr>
          <w:p w14:paraId="67BE7ABE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96</w:t>
            </w:r>
          </w:p>
        </w:tc>
        <w:tc>
          <w:tcPr>
            <w:tcW w:w="1559" w:type="dxa"/>
            <w:shd w:val="clear" w:color="auto" w:fill="auto"/>
          </w:tcPr>
          <w:p w14:paraId="1177BB45" w14:textId="77777777" w:rsidR="003E586F" w:rsidRPr="008567EB" w:rsidRDefault="008567EB" w:rsidP="008567EB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3.38, 6.54]</w:t>
            </w:r>
          </w:p>
        </w:tc>
        <w:tc>
          <w:tcPr>
            <w:tcW w:w="1162" w:type="dxa"/>
            <w:shd w:val="clear" w:color="auto" w:fill="auto"/>
          </w:tcPr>
          <w:p w14:paraId="3957FD4A" w14:textId="77777777" w:rsidR="003E586F" w:rsidRPr="003E586F" w:rsidRDefault="00C64F6E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.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1</w:t>
            </w:r>
          </w:p>
        </w:tc>
        <w:tc>
          <w:tcPr>
            <w:tcW w:w="1581" w:type="dxa"/>
            <w:shd w:val="clear" w:color="auto" w:fill="auto"/>
          </w:tcPr>
          <w:p w14:paraId="7F9CD4B3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5E3C64D1" w14:textId="77777777" w:rsidTr="003E586F">
        <w:trPr>
          <w:trHeight w:val="242"/>
        </w:trPr>
        <w:tc>
          <w:tcPr>
            <w:tcW w:w="2008" w:type="dxa"/>
            <w:shd w:val="clear" w:color="auto" w:fill="auto"/>
          </w:tcPr>
          <w:p w14:paraId="06525D88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eatinine (µmol/l)</w:t>
            </w:r>
          </w:p>
        </w:tc>
        <w:tc>
          <w:tcPr>
            <w:tcW w:w="952" w:type="dxa"/>
            <w:shd w:val="clear" w:color="auto" w:fill="auto"/>
          </w:tcPr>
          <w:p w14:paraId="20DAE680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1224" w:type="dxa"/>
            <w:shd w:val="clear" w:color="auto" w:fill="auto"/>
          </w:tcPr>
          <w:p w14:paraId="08C989E8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61</w:t>
            </w:r>
          </w:p>
        </w:tc>
        <w:tc>
          <w:tcPr>
            <w:tcW w:w="1143" w:type="dxa"/>
            <w:shd w:val="clear" w:color="auto" w:fill="auto"/>
          </w:tcPr>
          <w:p w14:paraId="36BC2EBF" w14:textId="77777777" w:rsidR="003E586F" w:rsidRPr="003E586F" w:rsidRDefault="008567EB" w:rsidP="008567EB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-1.35 </w:t>
            </w:r>
          </w:p>
        </w:tc>
        <w:tc>
          <w:tcPr>
            <w:tcW w:w="1559" w:type="dxa"/>
            <w:shd w:val="clear" w:color="auto" w:fill="auto"/>
          </w:tcPr>
          <w:p w14:paraId="6C5A2854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4.22, 1.51]</w:t>
            </w:r>
          </w:p>
        </w:tc>
        <w:tc>
          <w:tcPr>
            <w:tcW w:w="1162" w:type="dxa"/>
            <w:shd w:val="clear" w:color="auto" w:fill="auto"/>
          </w:tcPr>
          <w:p w14:paraId="59CA21A4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581" w:type="dxa"/>
            <w:shd w:val="clear" w:color="auto" w:fill="auto"/>
          </w:tcPr>
          <w:p w14:paraId="3A79659F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477ABD" w14:paraId="117CB480" w14:textId="77777777" w:rsidTr="003E586F">
        <w:trPr>
          <w:trHeight w:val="255"/>
        </w:trPr>
        <w:tc>
          <w:tcPr>
            <w:tcW w:w="2008" w:type="dxa"/>
            <w:shd w:val="clear" w:color="auto" w:fill="auto"/>
          </w:tcPr>
          <w:p w14:paraId="4DF4A0E2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ea (mmol/l)</w:t>
            </w:r>
          </w:p>
        </w:tc>
        <w:tc>
          <w:tcPr>
            <w:tcW w:w="952" w:type="dxa"/>
            <w:shd w:val="clear" w:color="auto" w:fill="auto"/>
          </w:tcPr>
          <w:p w14:paraId="3CCCDAB7" w14:textId="77777777" w:rsidR="003E586F" w:rsidRPr="003E586F" w:rsidRDefault="00C64F6E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224" w:type="dxa"/>
            <w:shd w:val="clear" w:color="auto" w:fill="auto"/>
          </w:tcPr>
          <w:p w14:paraId="19EF6571" w14:textId="77777777" w:rsidR="003E586F" w:rsidRPr="003E586F" w:rsidRDefault="00C64F6E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62</w:t>
            </w:r>
          </w:p>
        </w:tc>
        <w:tc>
          <w:tcPr>
            <w:tcW w:w="1143" w:type="dxa"/>
            <w:shd w:val="clear" w:color="auto" w:fill="auto"/>
          </w:tcPr>
          <w:p w14:paraId="1013540E" w14:textId="77777777" w:rsidR="003E586F" w:rsidRPr="003E586F" w:rsidRDefault="00C64F6E" w:rsidP="008567EB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6</w:t>
            </w:r>
          </w:p>
        </w:tc>
        <w:tc>
          <w:tcPr>
            <w:tcW w:w="1559" w:type="dxa"/>
            <w:shd w:val="clear" w:color="auto" w:fill="auto"/>
          </w:tcPr>
          <w:p w14:paraId="508C52CF" w14:textId="77777777" w:rsidR="003E586F" w:rsidRPr="003E586F" w:rsidRDefault="00C64F6E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0.76, 1.36</w:t>
            </w:r>
            <w:r w:rsidR="008567EB"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2" w:type="dxa"/>
            <w:shd w:val="clear" w:color="auto" w:fill="auto"/>
          </w:tcPr>
          <w:p w14:paraId="3251B21B" w14:textId="77777777" w:rsidR="003E586F" w:rsidRPr="003E586F" w:rsidRDefault="00C64F6E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.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1</w:t>
            </w:r>
          </w:p>
        </w:tc>
        <w:tc>
          <w:tcPr>
            <w:tcW w:w="1581" w:type="dxa"/>
            <w:shd w:val="clear" w:color="auto" w:fill="auto"/>
          </w:tcPr>
          <w:p w14:paraId="032A86A9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477ABD" w14:paraId="7113E214" w14:textId="77777777" w:rsidTr="003E586F">
        <w:trPr>
          <w:trHeight w:val="255"/>
        </w:trPr>
        <w:tc>
          <w:tcPr>
            <w:tcW w:w="2008" w:type="dxa"/>
            <w:shd w:val="clear" w:color="auto" w:fill="auto"/>
          </w:tcPr>
          <w:p w14:paraId="78254154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Uric acid 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952" w:type="dxa"/>
            <w:shd w:val="clear" w:color="auto" w:fill="auto"/>
          </w:tcPr>
          <w:p w14:paraId="48483883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24" w:type="dxa"/>
            <w:shd w:val="clear" w:color="auto" w:fill="auto"/>
          </w:tcPr>
          <w:p w14:paraId="15ACE351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2</w:t>
            </w:r>
          </w:p>
        </w:tc>
        <w:tc>
          <w:tcPr>
            <w:tcW w:w="1143" w:type="dxa"/>
            <w:shd w:val="clear" w:color="auto" w:fill="auto"/>
          </w:tcPr>
          <w:p w14:paraId="24995938" w14:textId="77777777" w:rsidR="003E586F" w:rsidRPr="003E586F" w:rsidRDefault="008567EB" w:rsidP="008567EB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.19 </w:t>
            </w:r>
          </w:p>
        </w:tc>
        <w:tc>
          <w:tcPr>
            <w:tcW w:w="1559" w:type="dxa"/>
            <w:shd w:val="clear" w:color="auto" w:fill="auto"/>
          </w:tcPr>
          <w:p w14:paraId="2A007510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0.20, 0.57]</w:t>
            </w:r>
          </w:p>
        </w:tc>
        <w:tc>
          <w:tcPr>
            <w:tcW w:w="1162" w:type="dxa"/>
            <w:shd w:val="clear" w:color="auto" w:fill="auto"/>
          </w:tcPr>
          <w:p w14:paraId="6E97B7BC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5</w:t>
            </w:r>
          </w:p>
        </w:tc>
        <w:tc>
          <w:tcPr>
            <w:tcW w:w="1581" w:type="dxa"/>
            <w:shd w:val="clear" w:color="auto" w:fill="auto"/>
          </w:tcPr>
          <w:p w14:paraId="4D7087BB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5E8FDADB" w14:textId="77777777" w:rsidTr="003E586F">
        <w:trPr>
          <w:trHeight w:val="359"/>
        </w:trPr>
        <w:tc>
          <w:tcPr>
            <w:tcW w:w="2008" w:type="dxa"/>
            <w:shd w:val="clear" w:color="auto" w:fill="auto"/>
          </w:tcPr>
          <w:p w14:paraId="22D50E9B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Albumin</w:t>
            </w:r>
            <w:r w:rsidR="00C659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protein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mg/24h)</w:t>
            </w:r>
          </w:p>
        </w:tc>
        <w:tc>
          <w:tcPr>
            <w:tcW w:w="952" w:type="dxa"/>
            <w:shd w:val="clear" w:color="auto" w:fill="auto"/>
          </w:tcPr>
          <w:p w14:paraId="629E152A" w14:textId="77777777" w:rsidR="003E586F" w:rsidRPr="003E586F" w:rsidRDefault="00C64F6E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1224" w:type="dxa"/>
            <w:shd w:val="clear" w:color="auto" w:fill="auto"/>
          </w:tcPr>
          <w:p w14:paraId="659EE9B0" w14:textId="77777777" w:rsidR="003E586F" w:rsidRPr="003E586F" w:rsidRDefault="00C64F6E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4</w:t>
            </w:r>
          </w:p>
        </w:tc>
        <w:tc>
          <w:tcPr>
            <w:tcW w:w="1143" w:type="dxa"/>
            <w:shd w:val="clear" w:color="auto" w:fill="auto"/>
          </w:tcPr>
          <w:p w14:paraId="1C77E154" w14:textId="77777777" w:rsidR="003E586F" w:rsidRPr="003E586F" w:rsidRDefault="008567EB" w:rsidP="00C659C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0.</w:t>
            </w:r>
            <w:r w:rsidR="00C659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</w:t>
            </w: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</w:tcPr>
          <w:p w14:paraId="3E0C0591" w14:textId="77777777" w:rsidR="003E586F" w:rsidRPr="003E586F" w:rsidRDefault="008567EB" w:rsidP="00C659C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1.</w:t>
            </w:r>
            <w:r w:rsidR="00C64F6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, 1.29</w:t>
            </w: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2" w:type="dxa"/>
            <w:shd w:val="clear" w:color="auto" w:fill="auto"/>
          </w:tcPr>
          <w:p w14:paraId="6E3E7266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C659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8</w:t>
            </w:r>
          </w:p>
        </w:tc>
        <w:tc>
          <w:tcPr>
            <w:tcW w:w="1581" w:type="dxa"/>
            <w:shd w:val="clear" w:color="auto" w:fill="auto"/>
          </w:tcPr>
          <w:p w14:paraId="6CB7B461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43407F8D" w14:textId="77777777" w:rsidTr="003E586F">
        <w:trPr>
          <w:trHeight w:val="254"/>
        </w:trPr>
        <w:tc>
          <w:tcPr>
            <w:tcW w:w="2008" w:type="dxa"/>
            <w:shd w:val="clear" w:color="auto" w:fill="auto"/>
          </w:tcPr>
          <w:p w14:paraId="4FCBF9DF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calcium excretion (mg/24h)</w:t>
            </w:r>
          </w:p>
        </w:tc>
        <w:tc>
          <w:tcPr>
            <w:tcW w:w="952" w:type="dxa"/>
            <w:shd w:val="clear" w:color="auto" w:fill="auto"/>
          </w:tcPr>
          <w:p w14:paraId="5F3DB295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224" w:type="dxa"/>
            <w:shd w:val="clear" w:color="auto" w:fill="auto"/>
          </w:tcPr>
          <w:p w14:paraId="5CF8DE69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2</w:t>
            </w:r>
          </w:p>
        </w:tc>
        <w:tc>
          <w:tcPr>
            <w:tcW w:w="1143" w:type="dxa"/>
            <w:shd w:val="clear" w:color="auto" w:fill="auto"/>
          </w:tcPr>
          <w:p w14:paraId="52794BA5" w14:textId="77777777" w:rsidR="003E586F" w:rsidRPr="003E586F" w:rsidRDefault="008567EB" w:rsidP="008567EB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6.59 </w:t>
            </w:r>
          </w:p>
        </w:tc>
        <w:tc>
          <w:tcPr>
            <w:tcW w:w="1559" w:type="dxa"/>
            <w:shd w:val="clear" w:color="auto" w:fill="auto"/>
          </w:tcPr>
          <w:p w14:paraId="1257C931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11.26, 104.44]</w:t>
            </w:r>
          </w:p>
        </w:tc>
        <w:tc>
          <w:tcPr>
            <w:tcW w:w="1162" w:type="dxa"/>
            <w:shd w:val="clear" w:color="auto" w:fill="auto"/>
          </w:tcPr>
          <w:p w14:paraId="4CCE24E2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581" w:type="dxa"/>
            <w:shd w:val="clear" w:color="auto" w:fill="auto"/>
          </w:tcPr>
          <w:p w14:paraId="1B69C1E7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8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</w:tbl>
    <w:tbl>
      <w:tblPr>
        <w:tblpPr w:leftFromText="141" w:rightFromText="141" w:vertAnchor="page" w:horzAnchor="margin" w:tblpY="1011"/>
        <w:tblW w:w="96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10"/>
        <w:gridCol w:w="953"/>
        <w:gridCol w:w="1226"/>
        <w:gridCol w:w="1145"/>
        <w:gridCol w:w="1561"/>
        <w:gridCol w:w="1164"/>
        <w:gridCol w:w="1583"/>
      </w:tblGrid>
      <w:tr w:rsidR="003E586F" w:rsidRPr="003E586F" w14:paraId="60D51CDC" w14:textId="77777777" w:rsidTr="003E586F">
        <w:trPr>
          <w:trHeight w:val="504"/>
        </w:trPr>
        <w:tc>
          <w:tcPr>
            <w:tcW w:w="2010" w:type="dxa"/>
            <w:shd w:val="clear" w:color="auto" w:fill="auto"/>
          </w:tcPr>
          <w:p w14:paraId="1C6A2CC0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</w:rPr>
              <w:t>Outcomes</w:t>
            </w:r>
          </w:p>
        </w:tc>
        <w:tc>
          <w:tcPr>
            <w:tcW w:w="953" w:type="dxa"/>
            <w:shd w:val="clear" w:color="auto" w:fill="auto"/>
          </w:tcPr>
          <w:p w14:paraId="30438423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. of</w:t>
            </w:r>
          </w:p>
          <w:p w14:paraId="29310A02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tudies</w:t>
            </w:r>
          </w:p>
        </w:tc>
        <w:tc>
          <w:tcPr>
            <w:tcW w:w="1226" w:type="dxa"/>
            <w:shd w:val="clear" w:color="auto" w:fill="auto"/>
          </w:tcPr>
          <w:p w14:paraId="5959B9A7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ample size</w:t>
            </w:r>
          </w:p>
        </w:tc>
        <w:tc>
          <w:tcPr>
            <w:tcW w:w="1145" w:type="dxa"/>
            <w:shd w:val="clear" w:color="auto" w:fill="auto"/>
          </w:tcPr>
          <w:p w14:paraId="62342E15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MD </w:t>
            </w:r>
          </w:p>
        </w:tc>
        <w:tc>
          <w:tcPr>
            <w:tcW w:w="1561" w:type="dxa"/>
            <w:shd w:val="clear" w:color="auto" w:fill="auto"/>
          </w:tcPr>
          <w:p w14:paraId="06D8C37C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95% CI</w:t>
            </w:r>
          </w:p>
        </w:tc>
        <w:tc>
          <w:tcPr>
            <w:tcW w:w="1164" w:type="dxa"/>
            <w:shd w:val="clear" w:color="auto" w:fill="auto"/>
          </w:tcPr>
          <w:p w14:paraId="44D01615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-values</w:t>
            </w:r>
          </w:p>
        </w:tc>
        <w:tc>
          <w:tcPr>
            <w:tcW w:w="1583" w:type="dxa"/>
            <w:shd w:val="clear" w:color="auto" w:fill="auto"/>
          </w:tcPr>
          <w:p w14:paraId="7DEBF9A5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nconsistency I</w:t>
            </w: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2</w:t>
            </w:r>
          </w:p>
        </w:tc>
      </w:tr>
      <w:tr w:rsidR="003E586F" w:rsidRPr="00784DC7" w14:paraId="254648F3" w14:textId="77777777" w:rsidTr="003E586F">
        <w:trPr>
          <w:trHeight w:val="252"/>
        </w:trPr>
        <w:tc>
          <w:tcPr>
            <w:tcW w:w="2010" w:type="dxa"/>
            <w:shd w:val="clear" w:color="auto" w:fill="auto"/>
          </w:tcPr>
          <w:p w14:paraId="6AC10FBE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FR (ml/min/1.73m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953" w:type="dxa"/>
            <w:shd w:val="clear" w:color="auto" w:fill="auto"/>
          </w:tcPr>
          <w:p w14:paraId="0B85D47A" w14:textId="77777777" w:rsidR="003E586F" w:rsidRPr="003E586F" w:rsidRDefault="004C2CC0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226" w:type="dxa"/>
            <w:shd w:val="clear" w:color="auto" w:fill="auto"/>
          </w:tcPr>
          <w:p w14:paraId="283507BD" w14:textId="77777777" w:rsidR="003E586F" w:rsidRPr="003E586F" w:rsidRDefault="004C2CC0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96</w:t>
            </w:r>
          </w:p>
        </w:tc>
        <w:tc>
          <w:tcPr>
            <w:tcW w:w="1145" w:type="dxa"/>
            <w:shd w:val="clear" w:color="auto" w:fill="auto"/>
          </w:tcPr>
          <w:p w14:paraId="1576B913" w14:textId="77777777" w:rsidR="003E586F" w:rsidRPr="003E586F" w:rsidRDefault="004C2CC0" w:rsidP="00784DC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</w:t>
            </w:r>
            <w:r w:rsidR="00784D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</w:t>
            </w:r>
          </w:p>
        </w:tc>
        <w:tc>
          <w:tcPr>
            <w:tcW w:w="1561" w:type="dxa"/>
            <w:shd w:val="clear" w:color="auto" w:fill="auto"/>
          </w:tcPr>
          <w:p w14:paraId="06A6D876" w14:textId="77777777" w:rsidR="003E586F" w:rsidRPr="004C2CC0" w:rsidRDefault="004C2CC0" w:rsidP="004C2CC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</w:t>
            </w:r>
            <w:r w:rsidR="00784DC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43, 11.04</w:t>
            </w: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4" w:type="dxa"/>
            <w:shd w:val="clear" w:color="auto" w:fill="auto"/>
          </w:tcPr>
          <w:p w14:paraId="49CAD014" w14:textId="77777777" w:rsidR="003E586F" w:rsidRPr="003E586F" w:rsidRDefault="00784DC7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.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1</w:t>
            </w:r>
          </w:p>
        </w:tc>
        <w:tc>
          <w:tcPr>
            <w:tcW w:w="1583" w:type="dxa"/>
            <w:shd w:val="clear" w:color="auto" w:fill="auto"/>
          </w:tcPr>
          <w:p w14:paraId="049D655D" w14:textId="77777777" w:rsidR="003E586F" w:rsidRPr="003E586F" w:rsidRDefault="00784DC7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784DC7" w14:paraId="3FDDBF17" w14:textId="77777777" w:rsidTr="003E586F">
        <w:trPr>
          <w:trHeight w:val="239"/>
        </w:trPr>
        <w:tc>
          <w:tcPr>
            <w:tcW w:w="2010" w:type="dxa"/>
            <w:shd w:val="clear" w:color="auto" w:fill="auto"/>
          </w:tcPr>
          <w:p w14:paraId="1469538B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eatinine (µmol/l)</w:t>
            </w:r>
          </w:p>
        </w:tc>
        <w:tc>
          <w:tcPr>
            <w:tcW w:w="953" w:type="dxa"/>
            <w:shd w:val="clear" w:color="auto" w:fill="auto"/>
          </w:tcPr>
          <w:p w14:paraId="27B6B6FE" w14:textId="77777777" w:rsidR="003E586F" w:rsidRPr="003E586F" w:rsidRDefault="004C2CC0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226" w:type="dxa"/>
            <w:shd w:val="clear" w:color="auto" w:fill="auto"/>
          </w:tcPr>
          <w:p w14:paraId="2796EA4B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05</w:t>
            </w:r>
          </w:p>
        </w:tc>
        <w:tc>
          <w:tcPr>
            <w:tcW w:w="1145" w:type="dxa"/>
            <w:shd w:val="clear" w:color="auto" w:fill="auto"/>
          </w:tcPr>
          <w:p w14:paraId="63A705AD" w14:textId="77777777" w:rsidR="003E586F" w:rsidRPr="004C2CC0" w:rsidRDefault="004C2CC0" w:rsidP="004C2CC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 w:rsidR="00DF76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64</w:t>
            </w: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561" w:type="dxa"/>
            <w:shd w:val="clear" w:color="auto" w:fill="auto"/>
          </w:tcPr>
          <w:p w14:paraId="1991B429" w14:textId="77777777" w:rsidR="003E586F" w:rsidRPr="003E586F" w:rsidRDefault="004C2CC0" w:rsidP="00DF766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92, -0.35</w:t>
            </w: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4" w:type="dxa"/>
            <w:shd w:val="clear" w:color="auto" w:fill="auto"/>
          </w:tcPr>
          <w:p w14:paraId="05B95B78" w14:textId="77777777" w:rsidR="003E586F" w:rsidRPr="003E586F" w:rsidRDefault="003E586F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DF76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583" w:type="dxa"/>
            <w:shd w:val="clear" w:color="auto" w:fill="auto"/>
          </w:tcPr>
          <w:p w14:paraId="32F6C484" w14:textId="77777777" w:rsidR="003E586F" w:rsidRPr="003E586F" w:rsidRDefault="00DF7663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784DC7" w14:paraId="57908459" w14:textId="77777777" w:rsidTr="003E586F">
        <w:trPr>
          <w:trHeight w:val="252"/>
        </w:trPr>
        <w:tc>
          <w:tcPr>
            <w:tcW w:w="2010" w:type="dxa"/>
            <w:shd w:val="clear" w:color="auto" w:fill="auto"/>
          </w:tcPr>
          <w:p w14:paraId="38F8A59B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ea (mmol/l)</w:t>
            </w:r>
          </w:p>
        </w:tc>
        <w:tc>
          <w:tcPr>
            <w:tcW w:w="953" w:type="dxa"/>
            <w:shd w:val="clear" w:color="auto" w:fill="auto"/>
          </w:tcPr>
          <w:p w14:paraId="35F5F364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226" w:type="dxa"/>
            <w:shd w:val="clear" w:color="auto" w:fill="auto"/>
          </w:tcPr>
          <w:p w14:paraId="37871321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52</w:t>
            </w:r>
          </w:p>
        </w:tc>
        <w:tc>
          <w:tcPr>
            <w:tcW w:w="1145" w:type="dxa"/>
            <w:shd w:val="clear" w:color="auto" w:fill="auto"/>
          </w:tcPr>
          <w:p w14:paraId="53F59D9F" w14:textId="77777777" w:rsidR="003E586F" w:rsidRPr="004C2CC0" w:rsidRDefault="004C2CC0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</w:t>
            </w:r>
          </w:p>
        </w:tc>
        <w:tc>
          <w:tcPr>
            <w:tcW w:w="1561" w:type="dxa"/>
            <w:shd w:val="clear" w:color="auto" w:fill="auto"/>
          </w:tcPr>
          <w:p w14:paraId="10ACC54A" w14:textId="77777777" w:rsidR="003E586F" w:rsidRPr="003E586F" w:rsidRDefault="004C2CC0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3, 2.61</w:t>
            </w: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4" w:type="dxa"/>
            <w:shd w:val="clear" w:color="auto" w:fill="auto"/>
          </w:tcPr>
          <w:p w14:paraId="4F196A45" w14:textId="77777777" w:rsidR="003E586F" w:rsidRPr="003E586F" w:rsidRDefault="00477ABD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.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1</w:t>
            </w:r>
          </w:p>
        </w:tc>
        <w:tc>
          <w:tcPr>
            <w:tcW w:w="1583" w:type="dxa"/>
            <w:shd w:val="clear" w:color="auto" w:fill="auto"/>
          </w:tcPr>
          <w:p w14:paraId="1D0EB05C" w14:textId="77777777" w:rsidR="003E586F" w:rsidRPr="003E586F" w:rsidRDefault="004C2CC0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2%</w:t>
            </w:r>
          </w:p>
        </w:tc>
      </w:tr>
      <w:tr w:rsidR="003E586F" w:rsidRPr="00DF7663" w14:paraId="4995918E" w14:textId="77777777" w:rsidTr="003E586F">
        <w:trPr>
          <w:trHeight w:val="252"/>
        </w:trPr>
        <w:tc>
          <w:tcPr>
            <w:tcW w:w="2010" w:type="dxa"/>
            <w:shd w:val="clear" w:color="auto" w:fill="auto"/>
          </w:tcPr>
          <w:p w14:paraId="5E323CBF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Uric acid 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953" w:type="dxa"/>
            <w:shd w:val="clear" w:color="auto" w:fill="auto"/>
          </w:tcPr>
          <w:p w14:paraId="4851533D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226" w:type="dxa"/>
            <w:shd w:val="clear" w:color="auto" w:fill="auto"/>
          </w:tcPr>
          <w:p w14:paraId="72F31B8E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8</w:t>
            </w:r>
          </w:p>
        </w:tc>
        <w:tc>
          <w:tcPr>
            <w:tcW w:w="1145" w:type="dxa"/>
            <w:shd w:val="clear" w:color="auto" w:fill="auto"/>
          </w:tcPr>
          <w:p w14:paraId="737512F7" w14:textId="77777777" w:rsidR="003E586F" w:rsidRPr="004C2CC0" w:rsidRDefault="004C2CC0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561" w:type="dxa"/>
            <w:shd w:val="clear" w:color="auto" w:fill="auto"/>
          </w:tcPr>
          <w:p w14:paraId="6D657BA6" w14:textId="77777777" w:rsidR="003E586F" w:rsidRPr="003E586F" w:rsidRDefault="004C2CC0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0.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, 0.55</w:t>
            </w:r>
            <w:r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4" w:type="dxa"/>
            <w:shd w:val="clear" w:color="auto" w:fill="auto"/>
          </w:tcPr>
          <w:p w14:paraId="69457B20" w14:textId="77777777" w:rsidR="003E586F" w:rsidRPr="003E586F" w:rsidRDefault="004C2CC0" w:rsidP="0023647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2364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49</w:t>
            </w:r>
          </w:p>
        </w:tc>
        <w:tc>
          <w:tcPr>
            <w:tcW w:w="1583" w:type="dxa"/>
            <w:shd w:val="clear" w:color="auto" w:fill="auto"/>
          </w:tcPr>
          <w:p w14:paraId="29916327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3%</w:t>
            </w:r>
          </w:p>
        </w:tc>
      </w:tr>
      <w:tr w:rsidR="003E586F" w:rsidRPr="00C7786D" w14:paraId="31E0C7F7" w14:textId="77777777" w:rsidTr="003E586F">
        <w:trPr>
          <w:trHeight w:val="252"/>
        </w:trPr>
        <w:tc>
          <w:tcPr>
            <w:tcW w:w="2010" w:type="dxa"/>
            <w:shd w:val="clear" w:color="auto" w:fill="auto"/>
          </w:tcPr>
          <w:p w14:paraId="09FDCBE2" w14:textId="77777777" w:rsidR="003E586F" w:rsidRPr="00C7786D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pH</w:t>
            </w:r>
          </w:p>
        </w:tc>
        <w:tc>
          <w:tcPr>
            <w:tcW w:w="953" w:type="dxa"/>
            <w:shd w:val="clear" w:color="auto" w:fill="auto"/>
          </w:tcPr>
          <w:p w14:paraId="688341AA" w14:textId="77777777" w:rsidR="003E586F" w:rsidRPr="00C7786D" w:rsidRDefault="00EC650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226" w:type="dxa"/>
            <w:shd w:val="clear" w:color="auto" w:fill="auto"/>
          </w:tcPr>
          <w:p w14:paraId="0E7B092D" w14:textId="77777777" w:rsidR="003E586F" w:rsidRPr="00C7786D" w:rsidRDefault="00EC650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0</w:t>
            </w:r>
          </w:p>
        </w:tc>
        <w:tc>
          <w:tcPr>
            <w:tcW w:w="1145" w:type="dxa"/>
            <w:shd w:val="clear" w:color="auto" w:fill="auto"/>
          </w:tcPr>
          <w:p w14:paraId="211BC4D6" w14:textId="77777777" w:rsidR="003E586F" w:rsidRPr="00C7786D" w:rsidRDefault="00EC6501" w:rsidP="00C7786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0.</w:t>
            </w:r>
            <w:r w:rsidR="00C7786D"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</w:t>
            </w:r>
          </w:p>
        </w:tc>
        <w:tc>
          <w:tcPr>
            <w:tcW w:w="1561" w:type="dxa"/>
            <w:shd w:val="clear" w:color="auto" w:fill="auto"/>
          </w:tcPr>
          <w:p w14:paraId="415B1624" w14:textId="77777777" w:rsidR="003E586F" w:rsidRPr="00C7786D" w:rsidRDefault="00EC6501" w:rsidP="00EC650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</w:t>
            </w:r>
            <w:r w:rsidR="00C7786D"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0.99, 0.08</w:t>
            </w:r>
            <w:r w:rsidR="004C2CC0"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4" w:type="dxa"/>
            <w:shd w:val="clear" w:color="auto" w:fill="auto"/>
          </w:tcPr>
          <w:p w14:paraId="5E6D3918" w14:textId="77777777" w:rsidR="003E586F" w:rsidRPr="00C7786D" w:rsidRDefault="004C2CC0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7786D"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09</w:t>
            </w:r>
          </w:p>
        </w:tc>
        <w:tc>
          <w:tcPr>
            <w:tcW w:w="1583" w:type="dxa"/>
            <w:shd w:val="clear" w:color="auto" w:fill="auto"/>
          </w:tcPr>
          <w:p w14:paraId="1F343BA4" w14:textId="77777777" w:rsidR="003E586F" w:rsidRPr="00C7786D" w:rsidRDefault="004C2CC0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C778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6%</w:t>
            </w:r>
          </w:p>
        </w:tc>
      </w:tr>
      <w:tr w:rsidR="003E586F" w:rsidRPr="00C7786D" w14:paraId="28355427" w14:textId="77777777" w:rsidTr="003E586F">
        <w:trPr>
          <w:trHeight w:val="251"/>
        </w:trPr>
        <w:tc>
          <w:tcPr>
            <w:tcW w:w="2010" w:type="dxa"/>
            <w:shd w:val="clear" w:color="auto" w:fill="auto"/>
          </w:tcPr>
          <w:p w14:paraId="176409DA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Albumin</w:t>
            </w:r>
            <w:r w:rsidR="00C659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protein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mg/24h)</w:t>
            </w:r>
          </w:p>
        </w:tc>
        <w:tc>
          <w:tcPr>
            <w:tcW w:w="953" w:type="dxa"/>
            <w:shd w:val="clear" w:color="auto" w:fill="auto"/>
          </w:tcPr>
          <w:p w14:paraId="73DAAFBB" w14:textId="77777777" w:rsidR="003E586F" w:rsidRPr="003E586F" w:rsidRDefault="005B393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226" w:type="dxa"/>
            <w:shd w:val="clear" w:color="auto" w:fill="auto"/>
          </w:tcPr>
          <w:p w14:paraId="27949A56" w14:textId="77777777" w:rsidR="003E586F" w:rsidRPr="003E586F" w:rsidRDefault="005B393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01</w:t>
            </w:r>
          </w:p>
        </w:tc>
        <w:tc>
          <w:tcPr>
            <w:tcW w:w="1145" w:type="dxa"/>
            <w:shd w:val="clear" w:color="auto" w:fill="auto"/>
          </w:tcPr>
          <w:p w14:paraId="0AF1A365" w14:textId="77777777" w:rsidR="003E586F" w:rsidRPr="004C2CC0" w:rsidRDefault="005B3931" w:rsidP="004C2CC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92</w:t>
            </w:r>
          </w:p>
        </w:tc>
        <w:tc>
          <w:tcPr>
            <w:tcW w:w="1561" w:type="dxa"/>
            <w:shd w:val="clear" w:color="auto" w:fill="auto"/>
          </w:tcPr>
          <w:p w14:paraId="73161E79" w14:textId="77777777" w:rsidR="003E586F" w:rsidRPr="003E586F" w:rsidRDefault="005B3931" w:rsidP="00C659C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3.23, 9.08</w:t>
            </w:r>
            <w:r w:rsidR="004C2CC0"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4" w:type="dxa"/>
            <w:shd w:val="clear" w:color="auto" w:fill="auto"/>
          </w:tcPr>
          <w:p w14:paraId="329BFE6B" w14:textId="77777777" w:rsidR="003E586F" w:rsidRPr="003E586F" w:rsidRDefault="00C659C3" w:rsidP="00EC650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EC65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5</w:t>
            </w:r>
          </w:p>
        </w:tc>
        <w:tc>
          <w:tcPr>
            <w:tcW w:w="1583" w:type="dxa"/>
            <w:shd w:val="clear" w:color="auto" w:fill="auto"/>
          </w:tcPr>
          <w:p w14:paraId="257C2F75" w14:textId="77777777" w:rsidR="003E586F" w:rsidRPr="003E586F" w:rsidRDefault="00C659C3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  <w:r w:rsidR="00EC650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236471" w14:paraId="1D822855" w14:textId="77777777" w:rsidTr="003E586F">
        <w:trPr>
          <w:trHeight w:val="251"/>
        </w:trPr>
        <w:tc>
          <w:tcPr>
            <w:tcW w:w="2010" w:type="dxa"/>
            <w:shd w:val="clear" w:color="auto" w:fill="auto"/>
          </w:tcPr>
          <w:p w14:paraId="20EA1BEF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calcium excretion (mg/24h)</w:t>
            </w:r>
          </w:p>
        </w:tc>
        <w:tc>
          <w:tcPr>
            <w:tcW w:w="953" w:type="dxa"/>
            <w:shd w:val="clear" w:color="auto" w:fill="auto"/>
          </w:tcPr>
          <w:p w14:paraId="503E6967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226" w:type="dxa"/>
            <w:shd w:val="clear" w:color="auto" w:fill="auto"/>
          </w:tcPr>
          <w:p w14:paraId="055E7C7F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29</w:t>
            </w:r>
          </w:p>
        </w:tc>
        <w:tc>
          <w:tcPr>
            <w:tcW w:w="1145" w:type="dxa"/>
            <w:shd w:val="clear" w:color="auto" w:fill="auto"/>
          </w:tcPr>
          <w:p w14:paraId="14DAD314" w14:textId="77777777" w:rsidR="003E586F" w:rsidRPr="004C2CC0" w:rsidRDefault="00236471" w:rsidP="004C2CC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.34</w:t>
            </w:r>
          </w:p>
        </w:tc>
        <w:tc>
          <w:tcPr>
            <w:tcW w:w="1561" w:type="dxa"/>
            <w:shd w:val="clear" w:color="auto" w:fill="auto"/>
          </w:tcPr>
          <w:p w14:paraId="29E06FEC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14.30, 40.38</w:t>
            </w:r>
            <w:r w:rsidR="004C2CC0" w:rsidRP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4" w:type="dxa"/>
            <w:shd w:val="clear" w:color="auto" w:fill="auto"/>
          </w:tcPr>
          <w:p w14:paraId="2232796B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.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1</w:t>
            </w:r>
          </w:p>
        </w:tc>
        <w:tc>
          <w:tcPr>
            <w:tcW w:w="1583" w:type="dxa"/>
            <w:shd w:val="clear" w:color="auto" w:fill="auto"/>
          </w:tcPr>
          <w:p w14:paraId="0568B8B2" w14:textId="77777777" w:rsidR="003E586F" w:rsidRPr="003E586F" w:rsidRDefault="002364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4</w:t>
            </w:r>
            <w:r w:rsidR="004C2C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</w:tbl>
    <w:p w14:paraId="25520A0A" w14:textId="77777777" w:rsidR="003E586F" w:rsidRPr="003E586F" w:rsidRDefault="003E586F" w:rsidP="003E586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E586F">
        <w:rPr>
          <w:rFonts w:ascii="Times New Roman" w:hAnsi="Times New Roman" w:cs="Times New Roman"/>
          <w:sz w:val="20"/>
          <w:szCs w:val="20"/>
          <w:lang w:val="en-US"/>
        </w:rPr>
        <w:t xml:space="preserve">Table S1: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ensitivity analysis for subjects without T2D: </w:t>
      </w:r>
      <w:r w:rsidRPr="003E586F">
        <w:rPr>
          <w:rFonts w:ascii="Times New Roman" w:hAnsi="Times New Roman" w:cs="Times New Roman"/>
          <w:sz w:val="20"/>
          <w:szCs w:val="20"/>
          <w:lang w:val="en-US"/>
        </w:rPr>
        <w:t>Pooled estimates of effect size (95% confidence intervals) expressed as weighted mean difference for the effects of HP vs. NP/LP diets on outcomes of renal function.</w:t>
      </w:r>
    </w:p>
    <w:p w14:paraId="5757EE35" w14:textId="77777777" w:rsidR="003E586F" w:rsidRDefault="003E586F" w:rsidP="008F2AF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35A5985" w14:textId="77777777" w:rsidR="004C2CC0" w:rsidRDefault="004C2CC0" w:rsidP="003E586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C291D3C" w14:textId="77777777" w:rsidR="003E586F" w:rsidRPr="003E586F" w:rsidRDefault="003E586F" w:rsidP="003E586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E586F">
        <w:rPr>
          <w:rFonts w:ascii="Times New Roman" w:hAnsi="Times New Roman" w:cs="Times New Roman"/>
          <w:sz w:val="20"/>
          <w:szCs w:val="20"/>
          <w:lang w:val="en-US"/>
        </w:rPr>
        <w:t xml:space="preserve">Table S2: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ensitivity analysis for obese subjects: </w:t>
      </w:r>
      <w:r w:rsidRPr="003E586F">
        <w:rPr>
          <w:rFonts w:ascii="Times New Roman" w:hAnsi="Times New Roman" w:cs="Times New Roman"/>
          <w:sz w:val="20"/>
          <w:szCs w:val="20"/>
          <w:lang w:val="en-US"/>
        </w:rPr>
        <w:t>Pooled estimates of effect size (95% confidence intervals) expressed as weighted mean difference for the effects of HP vs. NP/LP diets on outcomes of renal function.</w:t>
      </w:r>
    </w:p>
    <w:p w14:paraId="70533912" w14:textId="77777777" w:rsidR="003E586F" w:rsidRDefault="003E586F" w:rsidP="008F2AF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3C1632C" w14:textId="77777777" w:rsidR="003E586F" w:rsidRDefault="003E586F" w:rsidP="008F2AF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D065DBB" w14:textId="77777777" w:rsidR="003E586F" w:rsidRDefault="003E586F" w:rsidP="008F2AF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tbl>
      <w:tblPr>
        <w:tblpPr w:leftFromText="141" w:rightFromText="141" w:vertAnchor="page" w:horzAnchor="margin" w:tblpY="1505"/>
        <w:tblW w:w="962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08"/>
        <w:gridCol w:w="952"/>
        <w:gridCol w:w="1224"/>
        <w:gridCol w:w="1143"/>
        <w:gridCol w:w="1559"/>
        <w:gridCol w:w="1162"/>
        <w:gridCol w:w="1581"/>
      </w:tblGrid>
      <w:tr w:rsidR="003E586F" w:rsidRPr="003E586F" w14:paraId="1C215915" w14:textId="77777777" w:rsidTr="003E586F">
        <w:trPr>
          <w:trHeight w:val="509"/>
        </w:trPr>
        <w:tc>
          <w:tcPr>
            <w:tcW w:w="2008" w:type="dxa"/>
            <w:shd w:val="clear" w:color="auto" w:fill="auto"/>
          </w:tcPr>
          <w:p w14:paraId="2846CB77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</w:rPr>
              <w:t>Outcomes</w:t>
            </w:r>
          </w:p>
        </w:tc>
        <w:tc>
          <w:tcPr>
            <w:tcW w:w="952" w:type="dxa"/>
            <w:shd w:val="clear" w:color="auto" w:fill="auto"/>
          </w:tcPr>
          <w:p w14:paraId="3EF869E0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. of</w:t>
            </w:r>
          </w:p>
          <w:p w14:paraId="5B028174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tudies</w:t>
            </w:r>
          </w:p>
        </w:tc>
        <w:tc>
          <w:tcPr>
            <w:tcW w:w="1224" w:type="dxa"/>
            <w:shd w:val="clear" w:color="auto" w:fill="auto"/>
          </w:tcPr>
          <w:p w14:paraId="0A2D1922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ample size</w:t>
            </w:r>
          </w:p>
        </w:tc>
        <w:tc>
          <w:tcPr>
            <w:tcW w:w="1143" w:type="dxa"/>
            <w:shd w:val="clear" w:color="auto" w:fill="auto"/>
          </w:tcPr>
          <w:p w14:paraId="7F29E698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MD </w:t>
            </w:r>
          </w:p>
        </w:tc>
        <w:tc>
          <w:tcPr>
            <w:tcW w:w="1559" w:type="dxa"/>
            <w:shd w:val="clear" w:color="auto" w:fill="auto"/>
          </w:tcPr>
          <w:p w14:paraId="05804CBC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95% CI</w:t>
            </w:r>
          </w:p>
        </w:tc>
        <w:tc>
          <w:tcPr>
            <w:tcW w:w="1162" w:type="dxa"/>
            <w:shd w:val="clear" w:color="auto" w:fill="auto"/>
          </w:tcPr>
          <w:p w14:paraId="260C70FC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-values</w:t>
            </w:r>
          </w:p>
        </w:tc>
        <w:tc>
          <w:tcPr>
            <w:tcW w:w="1581" w:type="dxa"/>
            <w:shd w:val="clear" w:color="auto" w:fill="auto"/>
          </w:tcPr>
          <w:p w14:paraId="46573F39" w14:textId="77777777" w:rsidR="003E586F" w:rsidRPr="003E586F" w:rsidRDefault="003E586F" w:rsidP="003E586F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nconsistency I</w:t>
            </w: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2</w:t>
            </w:r>
          </w:p>
        </w:tc>
      </w:tr>
      <w:tr w:rsidR="003E586F" w:rsidRPr="003E586F" w14:paraId="626722A6" w14:textId="77777777" w:rsidTr="003E586F">
        <w:trPr>
          <w:trHeight w:val="255"/>
        </w:trPr>
        <w:tc>
          <w:tcPr>
            <w:tcW w:w="2008" w:type="dxa"/>
            <w:shd w:val="clear" w:color="auto" w:fill="auto"/>
          </w:tcPr>
          <w:p w14:paraId="46633945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FR (ml/min/1.73m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952" w:type="dxa"/>
            <w:shd w:val="clear" w:color="auto" w:fill="auto"/>
          </w:tcPr>
          <w:p w14:paraId="6798E035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</w:tc>
        <w:tc>
          <w:tcPr>
            <w:tcW w:w="1224" w:type="dxa"/>
            <w:shd w:val="clear" w:color="auto" w:fill="auto"/>
          </w:tcPr>
          <w:p w14:paraId="6EDE50C8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92</w:t>
            </w:r>
          </w:p>
        </w:tc>
        <w:tc>
          <w:tcPr>
            <w:tcW w:w="1143" w:type="dxa"/>
            <w:shd w:val="clear" w:color="auto" w:fill="auto"/>
          </w:tcPr>
          <w:p w14:paraId="61CDE857" w14:textId="77777777" w:rsidR="008567EB" w:rsidRPr="008567EB" w:rsidRDefault="008567EB" w:rsidP="008567EB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6.23 </w:t>
            </w:r>
          </w:p>
          <w:p w14:paraId="335729CC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shd w:val="clear" w:color="auto" w:fill="auto"/>
          </w:tcPr>
          <w:p w14:paraId="31EB48EF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3.52, 8.93]</w:t>
            </w:r>
          </w:p>
        </w:tc>
        <w:tc>
          <w:tcPr>
            <w:tcW w:w="1162" w:type="dxa"/>
            <w:shd w:val="clear" w:color="auto" w:fill="auto"/>
          </w:tcPr>
          <w:p w14:paraId="2A59B9CA" w14:textId="77777777" w:rsidR="003E586F" w:rsidRPr="003E586F" w:rsidRDefault="004D075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.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1</w:t>
            </w:r>
          </w:p>
        </w:tc>
        <w:tc>
          <w:tcPr>
            <w:tcW w:w="1581" w:type="dxa"/>
            <w:shd w:val="clear" w:color="auto" w:fill="auto"/>
          </w:tcPr>
          <w:p w14:paraId="4F39405E" w14:textId="77777777" w:rsidR="003E586F" w:rsidRPr="003E586F" w:rsidRDefault="00BB5142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4616F2BA" w14:textId="77777777" w:rsidTr="003E586F">
        <w:trPr>
          <w:trHeight w:val="242"/>
        </w:trPr>
        <w:tc>
          <w:tcPr>
            <w:tcW w:w="2008" w:type="dxa"/>
            <w:shd w:val="clear" w:color="auto" w:fill="auto"/>
          </w:tcPr>
          <w:p w14:paraId="29A9259B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eatinine (µmol/l)</w:t>
            </w:r>
          </w:p>
        </w:tc>
        <w:tc>
          <w:tcPr>
            <w:tcW w:w="952" w:type="dxa"/>
            <w:shd w:val="clear" w:color="auto" w:fill="auto"/>
          </w:tcPr>
          <w:p w14:paraId="591462FB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1224" w:type="dxa"/>
            <w:shd w:val="clear" w:color="auto" w:fill="auto"/>
          </w:tcPr>
          <w:p w14:paraId="7E260F72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36</w:t>
            </w:r>
          </w:p>
        </w:tc>
        <w:tc>
          <w:tcPr>
            <w:tcW w:w="1143" w:type="dxa"/>
            <w:shd w:val="clear" w:color="auto" w:fill="auto"/>
          </w:tcPr>
          <w:p w14:paraId="152B8792" w14:textId="77777777" w:rsidR="003E586F" w:rsidRPr="003E586F" w:rsidRDefault="008567EB" w:rsidP="00BB5142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-1.68 </w:t>
            </w:r>
          </w:p>
        </w:tc>
        <w:tc>
          <w:tcPr>
            <w:tcW w:w="1559" w:type="dxa"/>
            <w:shd w:val="clear" w:color="auto" w:fill="auto"/>
          </w:tcPr>
          <w:p w14:paraId="41FCA8F5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5.14, 1.77]</w:t>
            </w:r>
          </w:p>
        </w:tc>
        <w:tc>
          <w:tcPr>
            <w:tcW w:w="1162" w:type="dxa"/>
            <w:shd w:val="clear" w:color="auto" w:fill="auto"/>
          </w:tcPr>
          <w:p w14:paraId="14EA8C55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BB514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</w:t>
            </w:r>
          </w:p>
        </w:tc>
        <w:tc>
          <w:tcPr>
            <w:tcW w:w="1581" w:type="dxa"/>
            <w:shd w:val="clear" w:color="auto" w:fill="auto"/>
          </w:tcPr>
          <w:p w14:paraId="05165DBE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BB5142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742306EA" w14:textId="77777777" w:rsidTr="003E586F">
        <w:trPr>
          <w:trHeight w:val="255"/>
        </w:trPr>
        <w:tc>
          <w:tcPr>
            <w:tcW w:w="2008" w:type="dxa"/>
            <w:shd w:val="clear" w:color="auto" w:fill="auto"/>
          </w:tcPr>
          <w:p w14:paraId="796AA5F4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ea (mmol/l)</w:t>
            </w:r>
          </w:p>
        </w:tc>
        <w:tc>
          <w:tcPr>
            <w:tcW w:w="952" w:type="dxa"/>
            <w:shd w:val="clear" w:color="auto" w:fill="auto"/>
          </w:tcPr>
          <w:p w14:paraId="0B6D806C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224" w:type="dxa"/>
            <w:shd w:val="clear" w:color="auto" w:fill="auto"/>
          </w:tcPr>
          <w:p w14:paraId="02E46F9A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0</w:t>
            </w:r>
          </w:p>
        </w:tc>
        <w:tc>
          <w:tcPr>
            <w:tcW w:w="1143" w:type="dxa"/>
            <w:shd w:val="clear" w:color="auto" w:fill="auto"/>
          </w:tcPr>
          <w:p w14:paraId="109A1B8C" w14:textId="77777777" w:rsidR="003E586F" w:rsidRPr="003E586F" w:rsidRDefault="008567EB" w:rsidP="00BB5142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.03 </w:t>
            </w:r>
          </w:p>
        </w:tc>
        <w:tc>
          <w:tcPr>
            <w:tcW w:w="1559" w:type="dxa"/>
            <w:shd w:val="clear" w:color="auto" w:fill="auto"/>
          </w:tcPr>
          <w:p w14:paraId="031F90F9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0.75, 1.30]</w:t>
            </w:r>
          </w:p>
        </w:tc>
        <w:tc>
          <w:tcPr>
            <w:tcW w:w="1162" w:type="dxa"/>
            <w:shd w:val="clear" w:color="auto" w:fill="auto"/>
          </w:tcPr>
          <w:p w14:paraId="6D095308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.00001</w:t>
            </w:r>
          </w:p>
        </w:tc>
        <w:tc>
          <w:tcPr>
            <w:tcW w:w="1581" w:type="dxa"/>
            <w:shd w:val="clear" w:color="auto" w:fill="auto"/>
          </w:tcPr>
          <w:p w14:paraId="19C34B0E" w14:textId="77777777" w:rsidR="003E586F" w:rsidRPr="003E586F" w:rsidRDefault="00BB5142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676B85A6" w14:textId="77777777" w:rsidTr="003E586F">
        <w:trPr>
          <w:trHeight w:val="255"/>
        </w:trPr>
        <w:tc>
          <w:tcPr>
            <w:tcW w:w="2008" w:type="dxa"/>
            <w:shd w:val="clear" w:color="auto" w:fill="auto"/>
          </w:tcPr>
          <w:p w14:paraId="7ECD2D00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Uric acid 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952" w:type="dxa"/>
            <w:shd w:val="clear" w:color="auto" w:fill="auto"/>
          </w:tcPr>
          <w:p w14:paraId="20444BB8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24" w:type="dxa"/>
            <w:shd w:val="clear" w:color="auto" w:fill="auto"/>
          </w:tcPr>
          <w:p w14:paraId="771988EA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1</w:t>
            </w:r>
          </w:p>
        </w:tc>
        <w:tc>
          <w:tcPr>
            <w:tcW w:w="1143" w:type="dxa"/>
            <w:shd w:val="clear" w:color="auto" w:fill="auto"/>
          </w:tcPr>
          <w:p w14:paraId="29A66641" w14:textId="77777777" w:rsidR="003E586F" w:rsidRPr="003E586F" w:rsidRDefault="008567EB" w:rsidP="00BB5142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.18 </w:t>
            </w:r>
          </w:p>
        </w:tc>
        <w:tc>
          <w:tcPr>
            <w:tcW w:w="1559" w:type="dxa"/>
            <w:shd w:val="clear" w:color="auto" w:fill="auto"/>
          </w:tcPr>
          <w:p w14:paraId="6FAD9F28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0.22, 0.58]</w:t>
            </w:r>
          </w:p>
        </w:tc>
        <w:tc>
          <w:tcPr>
            <w:tcW w:w="1162" w:type="dxa"/>
            <w:shd w:val="clear" w:color="auto" w:fill="auto"/>
          </w:tcPr>
          <w:p w14:paraId="72BFAFAC" w14:textId="77777777" w:rsidR="003E586F" w:rsidRPr="003E586F" w:rsidRDefault="00BB5142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7</w:t>
            </w:r>
          </w:p>
        </w:tc>
        <w:tc>
          <w:tcPr>
            <w:tcW w:w="1581" w:type="dxa"/>
            <w:shd w:val="clear" w:color="auto" w:fill="auto"/>
          </w:tcPr>
          <w:p w14:paraId="3EC35A49" w14:textId="77777777" w:rsidR="003E586F" w:rsidRPr="003E586F" w:rsidRDefault="00BB5142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568FC916" w14:textId="77777777" w:rsidTr="003E586F">
        <w:trPr>
          <w:trHeight w:val="359"/>
        </w:trPr>
        <w:tc>
          <w:tcPr>
            <w:tcW w:w="2008" w:type="dxa"/>
            <w:shd w:val="clear" w:color="auto" w:fill="auto"/>
          </w:tcPr>
          <w:p w14:paraId="22F3170F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Albumin</w:t>
            </w:r>
            <w:r w:rsidR="0047573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protein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mg/24h)</w:t>
            </w:r>
          </w:p>
        </w:tc>
        <w:tc>
          <w:tcPr>
            <w:tcW w:w="952" w:type="dxa"/>
            <w:shd w:val="clear" w:color="auto" w:fill="auto"/>
          </w:tcPr>
          <w:p w14:paraId="62C8678C" w14:textId="77777777" w:rsidR="003E586F" w:rsidRPr="003E586F" w:rsidRDefault="00475739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224" w:type="dxa"/>
            <w:shd w:val="clear" w:color="auto" w:fill="auto"/>
          </w:tcPr>
          <w:p w14:paraId="3D39628A" w14:textId="77777777" w:rsidR="003E586F" w:rsidRPr="003E586F" w:rsidRDefault="00E42D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18</w:t>
            </w:r>
          </w:p>
        </w:tc>
        <w:tc>
          <w:tcPr>
            <w:tcW w:w="1143" w:type="dxa"/>
            <w:shd w:val="clear" w:color="auto" w:fill="auto"/>
          </w:tcPr>
          <w:p w14:paraId="5D862B90" w14:textId="77777777" w:rsidR="003E586F" w:rsidRPr="003E586F" w:rsidRDefault="00E42D71" w:rsidP="004D0751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0.0</w:t>
            </w:r>
            <w:r w:rsidR="004D075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shd w:val="clear" w:color="auto" w:fill="auto"/>
          </w:tcPr>
          <w:p w14:paraId="7F420E92" w14:textId="77777777" w:rsidR="003E586F" w:rsidRPr="003E586F" w:rsidRDefault="00E42D71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</w:t>
            </w:r>
            <w:r w:rsidR="004D075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1.68, 1.60</w:t>
            </w:r>
            <w:r w:rsidR="008567EB"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2" w:type="dxa"/>
            <w:shd w:val="clear" w:color="auto" w:fill="auto"/>
          </w:tcPr>
          <w:p w14:paraId="24360062" w14:textId="77777777" w:rsidR="003E586F" w:rsidRPr="003E586F" w:rsidRDefault="00E42D71" w:rsidP="004D075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</w:t>
            </w:r>
            <w:r w:rsidR="004D075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581" w:type="dxa"/>
            <w:shd w:val="clear" w:color="auto" w:fill="auto"/>
          </w:tcPr>
          <w:p w14:paraId="46B9877E" w14:textId="77777777" w:rsidR="003E586F" w:rsidRPr="003E586F" w:rsidRDefault="00BB5142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3E586F" w:rsidRPr="003E586F" w14:paraId="6199C47D" w14:textId="77777777" w:rsidTr="003E586F">
        <w:trPr>
          <w:trHeight w:val="254"/>
        </w:trPr>
        <w:tc>
          <w:tcPr>
            <w:tcW w:w="2008" w:type="dxa"/>
            <w:shd w:val="clear" w:color="auto" w:fill="auto"/>
          </w:tcPr>
          <w:p w14:paraId="65222270" w14:textId="77777777" w:rsidR="003E586F" w:rsidRPr="003E586F" w:rsidRDefault="003E586F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calcium excretion (mg/24h)</w:t>
            </w:r>
          </w:p>
        </w:tc>
        <w:tc>
          <w:tcPr>
            <w:tcW w:w="952" w:type="dxa"/>
            <w:shd w:val="clear" w:color="auto" w:fill="auto"/>
          </w:tcPr>
          <w:p w14:paraId="69900D88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224" w:type="dxa"/>
            <w:shd w:val="clear" w:color="auto" w:fill="auto"/>
          </w:tcPr>
          <w:p w14:paraId="56641B5B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6</w:t>
            </w:r>
          </w:p>
        </w:tc>
        <w:tc>
          <w:tcPr>
            <w:tcW w:w="1143" w:type="dxa"/>
            <w:shd w:val="clear" w:color="auto" w:fill="auto"/>
          </w:tcPr>
          <w:p w14:paraId="597A630D" w14:textId="77777777" w:rsidR="003E586F" w:rsidRPr="003E586F" w:rsidRDefault="008567EB" w:rsidP="00BB5142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50.69 </w:t>
            </w:r>
          </w:p>
        </w:tc>
        <w:tc>
          <w:tcPr>
            <w:tcW w:w="1559" w:type="dxa"/>
            <w:shd w:val="clear" w:color="auto" w:fill="auto"/>
          </w:tcPr>
          <w:p w14:paraId="4736C044" w14:textId="77777777" w:rsidR="003E586F" w:rsidRPr="003E586F" w:rsidRDefault="008567EB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567E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10.49, 111.88]</w:t>
            </w:r>
          </w:p>
        </w:tc>
        <w:tc>
          <w:tcPr>
            <w:tcW w:w="1162" w:type="dxa"/>
            <w:shd w:val="clear" w:color="auto" w:fill="auto"/>
          </w:tcPr>
          <w:p w14:paraId="1A7AC2AD" w14:textId="77777777" w:rsidR="003E586F" w:rsidRPr="003E586F" w:rsidRDefault="00BB5142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0</w:t>
            </w:r>
          </w:p>
        </w:tc>
        <w:tc>
          <w:tcPr>
            <w:tcW w:w="1581" w:type="dxa"/>
            <w:shd w:val="clear" w:color="auto" w:fill="auto"/>
          </w:tcPr>
          <w:p w14:paraId="728B35BF" w14:textId="77777777" w:rsidR="003E586F" w:rsidRPr="003E586F" w:rsidRDefault="00BB5142" w:rsidP="003E58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1</w:t>
            </w:r>
            <w:r w:rsidR="003E586F"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</w:tbl>
    <w:p w14:paraId="6313E306" w14:textId="77777777" w:rsidR="003E586F" w:rsidRDefault="003E586F" w:rsidP="00E42D71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E586F">
        <w:rPr>
          <w:rFonts w:ascii="Times New Roman" w:hAnsi="Times New Roman" w:cs="Times New Roman"/>
          <w:sz w:val="20"/>
          <w:szCs w:val="20"/>
          <w:lang w:val="en-US"/>
        </w:rPr>
        <w:t>Table S</w:t>
      </w:r>
      <w:r>
        <w:rPr>
          <w:rFonts w:ascii="Times New Roman" w:hAnsi="Times New Roman" w:cs="Times New Roman"/>
          <w:sz w:val="20"/>
          <w:szCs w:val="20"/>
          <w:lang w:val="en-US"/>
        </w:rPr>
        <w:t>3</w:t>
      </w:r>
      <w:r w:rsidRPr="003E586F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ensitivity analysis for long-term studies (≥12 weeks): </w:t>
      </w:r>
      <w:r w:rsidRPr="003E586F">
        <w:rPr>
          <w:rFonts w:ascii="Times New Roman" w:hAnsi="Times New Roman" w:cs="Times New Roman"/>
          <w:sz w:val="20"/>
          <w:szCs w:val="20"/>
          <w:lang w:val="en-US"/>
        </w:rPr>
        <w:t>Pooled estimates of effect size (95% confidence intervals) expressed as weighted mean difference for the effects of HP vs. NP/LP diets on outcomes of renal function.</w:t>
      </w:r>
    </w:p>
    <w:tbl>
      <w:tblPr>
        <w:tblpPr w:leftFromText="141" w:rightFromText="141" w:vertAnchor="page" w:horzAnchor="page" w:tblpX="1526" w:tblpY="8978"/>
        <w:tblW w:w="962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08"/>
        <w:gridCol w:w="952"/>
        <w:gridCol w:w="1224"/>
        <w:gridCol w:w="1143"/>
        <w:gridCol w:w="1559"/>
        <w:gridCol w:w="1162"/>
        <w:gridCol w:w="1581"/>
      </w:tblGrid>
      <w:tr w:rsidR="00DE1088" w:rsidRPr="003E586F" w14:paraId="41A6C65C" w14:textId="77777777" w:rsidTr="00F90355">
        <w:trPr>
          <w:trHeight w:val="509"/>
        </w:trPr>
        <w:tc>
          <w:tcPr>
            <w:tcW w:w="2008" w:type="dxa"/>
            <w:shd w:val="clear" w:color="auto" w:fill="auto"/>
          </w:tcPr>
          <w:p w14:paraId="0CF94170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bookmarkStart w:id="0" w:name="_GoBack"/>
            <w:r w:rsidRPr="003E586F">
              <w:rPr>
                <w:rFonts w:ascii="Times New Roman" w:hAnsi="Times New Roman" w:cs="Times New Roman"/>
                <w:b/>
                <w:sz w:val="20"/>
                <w:szCs w:val="20"/>
              </w:rPr>
              <w:t>Outcomes</w:t>
            </w:r>
          </w:p>
        </w:tc>
        <w:tc>
          <w:tcPr>
            <w:tcW w:w="952" w:type="dxa"/>
            <w:shd w:val="clear" w:color="auto" w:fill="auto"/>
          </w:tcPr>
          <w:p w14:paraId="51501A83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No. of</w:t>
            </w:r>
          </w:p>
          <w:p w14:paraId="0915EF9B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tudies</w:t>
            </w:r>
          </w:p>
        </w:tc>
        <w:tc>
          <w:tcPr>
            <w:tcW w:w="1224" w:type="dxa"/>
            <w:shd w:val="clear" w:color="auto" w:fill="auto"/>
          </w:tcPr>
          <w:p w14:paraId="2995C2E2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ample size</w:t>
            </w:r>
          </w:p>
        </w:tc>
        <w:tc>
          <w:tcPr>
            <w:tcW w:w="1143" w:type="dxa"/>
            <w:shd w:val="clear" w:color="auto" w:fill="auto"/>
          </w:tcPr>
          <w:p w14:paraId="71622D11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MD </w:t>
            </w:r>
          </w:p>
        </w:tc>
        <w:tc>
          <w:tcPr>
            <w:tcW w:w="1559" w:type="dxa"/>
            <w:shd w:val="clear" w:color="auto" w:fill="auto"/>
          </w:tcPr>
          <w:p w14:paraId="5E67E4A1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95% CI</w:t>
            </w:r>
          </w:p>
        </w:tc>
        <w:tc>
          <w:tcPr>
            <w:tcW w:w="1162" w:type="dxa"/>
            <w:shd w:val="clear" w:color="auto" w:fill="auto"/>
          </w:tcPr>
          <w:p w14:paraId="52BACD47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-values</w:t>
            </w:r>
          </w:p>
        </w:tc>
        <w:tc>
          <w:tcPr>
            <w:tcW w:w="1581" w:type="dxa"/>
            <w:shd w:val="clear" w:color="auto" w:fill="auto"/>
          </w:tcPr>
          <w:p w14:paraId="6361FFFF" w14:textId="77777777" w:rsidR="00DE1088" w:rsidRPr="003E586F" w:rsidRDefault="00DE1088" w:rsidP="00F90355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nconsistency I</w:t>
            </w:r>
            <w:r w:rsidRPr="003E586F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2</w:t>
            </w:r>
          </w:p>
        </w:tc>
      </w:tr>
      <w:tr w:rsidR="00DE1088" w:rsidRPr="008D1AD9" w14:paraId="62B99CFC" w14:textId="77777777" w:rsidTr="00F90355">
        <w:trPr>
          <w:trHeight w:val="255"/>
        </w:trPr>
        <w:tc>
          <w:tcPr>
            <w:tcW w:w="2008" w:type="dxa"/>
            <w:shd w:val="clear" w:color="auto" w:fill="auto"/>
          </w:tcPr>
          <w:p w14:paraId="36148067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FR (ml/min/1.73m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952" w:type="dxa"/>
            <w:shd w:val="clear" w:color="auto" w:fill="auto"/>
          </w:tcPr>
          <w:p w14:paraId="4B8EC61C" w14:textId="77777777" w:rsidR="00DE1088" w:rsidRPr="003E586F" w:rsidRDefault="008D1AD9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1224" w:type="dxa"/>
            <w:shd w:val="clear" w:color="auto" w:fill="auto"/>
          </w:tcPr>
          <w:p w14:paraId="3F530015" w14:textId="77777777" w:rsidR="00DE1088" w:rsidRPr="003E586F" w:rsidRDefault="008D1AD9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3</w:t>
            </w:r>
          </w:p>
        </w:tc>
        <w:tc>
          <w:tcPr>
            <w:tcW w:w="1143" w:type="dxa"/>
            <w:shd w:val="clear" w:color="auto" w:fill="auto"/>
          </w:tcPr>
          <w:p w14:paraId="6E36EC49" w14:textId="77777777" w:rsidR="00DE1088" w:rsidRPr="003E586F" w:rsidRDefault="008D1AD9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55</w:t>
            </w:r>
          </w:p>
        </w:tc>
        <w:tc>
          <w:tcPr>
            <w:tcW w:w="1559" w:type="dxa"/>
            <w:shd w:val="clear" w:color="auto" w:fill="auto"/>
          </w:tcPr>
          <w:p w14:paraId="4C13915F" w14:textId="77777777" w:rsidR="00DE1088" w:rsidRPr="003E586F" w:rsidRDefault="008D1AD9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0.11, 8.99</w:t>
            </w:r>
            <w:r w:rsidR="00DE1088"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2" w:type="dxa"/>
            <w:shd w:val="clear" w:color="auto" w:fill="auto"/>
          </w:tcPr>
          <w:p w14:paraId="25BCD63C" w14:textId="77777777" w:rsidR="00DE1088" w:rsidRPr="003E586F" w:rsidRDefault="008D1AD9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4</w:t>
            </w:r>
          </w:p>
        </w:tc>
        <w:tc>
          <w:tcPr>
            <w:tcW w:w="1581" w:type="dxa"/>
            <w:shd w:val="clear" w:color="auto" w:fill="auto"/>
          </w:tcPr>
          <w:p w14:paraId="587384C7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DE1088" w:rsidRPr="008D1AD9" w14:paraId="5588AF32" w14:textId="77777777" w:rsidTr="00F90355">
        <w:trPr>
          <w:trHeight w:val="242"/>
        </w:trPr>
        <w:tc>
          <w:tcPr>
            <w:tcW w:w="2008" w:type="dxa"/>
            <w:shd w:val="clear" w:color="auto" w:fill="auto"/>
          </w:tcPr>
          <w:p w14:paraId="05C84F75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eatinine (µmol/l)</w:t>
            </w:r>
          </w:p>
        </w:tc>
        <w:tc>
          <w:tcPr>
            <w:tcW w:w="952" w:type="dxa"/>
            <w:shd w:val="clear" w:color="auto" w:fill="auto"/>
          </w:tcPr>
          <w:p w14:paraId="709D0229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1224" w:type="dxa"/>
            <w:shd w:val="clear" w:color="auto" w:fill="auto"/>
          </w:tcPr>
          <w:p w14:paraId="5268C3BF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84</w:t>
            </w:r>
          </w:p>
        </w:tc>
        <w:tc>
          <w:tcPr>
            <w:tcW w:w="1143" w:type="dxa"/>
            <w:shd w:val="clear" w:color="auto" w:fill="auto"/>
          </w:tcPr>
          <w:p w14:paraId="182A631C" w14:textId="77777777" w:rsidR="00DE1088" w:rsidRPr="00DE1088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.59 </w:t>
            </w:r>
          </w:p>
          <w:p w14:paraId="2D28F227" w14:textId="77777777" w:rsidR="00DE1088" w:rsidRPr="003E586F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shd w:val="clear" w:color="auto" w:fill="auto"/>
          </w:tcPr>
          <w:p w14:paraId="16DE98DD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.31, 3.48]</w:t>
            </w:r>
          </w:p>
        </w:tc>
        <w:tc>
          <w:tcPr>
            <w:tcW w:w="1162" w:type="dxa"/>
            <w:shd w:val="clear" w:color="auto" w:fill="auto"/>
          </w:tcPr>
          <w:p w14:paraId="749B0FD4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9</w:t>
            </w:r>
          </w:p>
        </w:tc>
        <w:tc>
          <w:tcPr>
            <w:tcW w:w="1581" w:type="dxa"/>
            <w:shd w:val="clear" w:color="auto" w:fill="auto"/>
          </w:tcPr>
          <w:p w14:paraId="7BBB2508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DE1088" w:rsidRPr="008D1AD9" w14:paraId="3E600305" w14:textId="77777777" w:rsidTr="00F90355">
        <w:trPr>
          <w:trHeight w:val="255"/>
        </w:trPr>
        <w:tc>
          <w:tcPr>
            <w:tcW w:w="2008" w:type="dxa"/>
            <w:shd w:val="clear" w:color="auto" w:fill="auto"/>
          </w:tcPr>
          <w:p w14:paraId="77B604C6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ea (mmol/l)</w:t>
            </w:r>
          </w:p>
        </w:tc>
        <w:tc>
          <w:tcPr>
            <w:tcW w:w="952" w:type="dxa"/>
            <w:shd w:val="clear" w:color="auto" w:fill="auto"/>
          </w:tcPr>
          <w:p w14:paraId="1CE22A8D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24" w:type="dxa"/>
            <w:shd w:val="clear" w:color="auto" w:fill="auto"/>
          </w:tcPr>
          <w:p w14:paraId="2B871833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1</w:t>
            </w:r>
          </w:p>
        </w:tc>
        <w:tc>
          <w:tcPr>
            <w:tcW w:w="1143" w:type="dxa"/>
            <w:shd w:val="clear" w:color="auto" w:fill="auto"/>
          </w:tcPr>
          <w:p w14:paraId="78B8201C" w14:textId="77777777" w:rsidR="00DE1088" w:rsidRPr="00DE1088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.47 </w:t>
            </w:r>
          </w:p>
          <w:p w14:paraId="4AB4CC3B" w14:textId="77777777" w:rsidR="00DE1088" w:rsidRPr="003E586F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shd w:val="clear" w:color="auto" w:fill="auto"/>
          </w:tcPr>
          <w:p w14:paraId="150BC93B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0.07, 2.88]</w:t>
            </w:r>
          </w:p>
        </w:tc>
        <w:tc>
          <w:tcPr>
            <w:tcW w:w="1162" w:type="dxa"/>
            <w:shd w:val="clear" w:color="auto" w:fill="auto"/>
          </w:tcPr>
          <w:p w14:paraId="00338F17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4</w:t>
            </w:r>
          </w:p>
        </w:tc>
        <w:tc>
          <w:tcPr>
            <w:tcW w:w="1581" w:type="dxa"/>
            <w:shd w:val="clear" w:color="auto" w:fill="auto"/>
          </w:tcPr>
          <w:p w14:paraId="550510BD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%</w:t>
            </w:r>
          </w:p>
        </w:tc>
      </w:tr>
      <w:tr w:rsidR="00DE1088" w:rsidRPr="003E586F" w14:paraId="5D092475" w14:textId="77777777" w:rsidTr="00F90355">
        <w:trPr>
          <w:trHeight w:val="255"/>
        </w:trPr>
        <w:tc>
          <w:tcPr>
            <w:tcW w:w="2008" w:type="dxa"/>
            <w:shd w:val="clear" w:color="auto" w:fill="auto"/>
          </w:tcPr>
          <w:p w14:paraId="0460AF50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Uric acid 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µmol/l)</w:t>
            </w:r>
          </w:p>
        </w:tc>
        <w:tc>
          <w:tcPr>
            <w:tcW w:w="952" w:type="dxa"/>
            <w:shd w:val="clear" w:color="auto" w:fill="auto"/>
          </w:tcPr>
          <w:p w14:paraId="0C323109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224" w:type="dxa"/>
            <w:shd w:val="clear" w:color="auto" w:fill="auto"/>
          </w:tcPr>
          <w:p w14:paraId="7C8FD6BF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</w:p>
        </w:tc>
        <w:tc>
          <w:tcPr>
            <w:tcW w:w="1143" w:type="dxa"/>
            <w:shd w:val="clear" w:color="auto" w:fill="auto"/>
          </w:tcPr>
          <w:p w14:paraId="352E4B3C" w14:textId="77777777" w:rsidR="00DE1088" w:rsidRPr="00DE1088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.22 </w:t>
            </w:r>
          </w:p>
          <w:p w14:paraId="4C08FB5D" w14:textId="77777777" w:rsidR="00DE1088" w:rsidRPr="003E586F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shd w:val="clear" w:color="auto" w:fill="auto"/>
          </w:tcPr>
          <w:p w14:paraId="0F9FEBF7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0.52, 0.96]</w:t>
            </w:r>
          </w:p>
        </w:tc>
        <w:tc>
          <w:tcPr>
            <w:tcW w:w="1162" w:type="dxa"/>
            <w:shd w:val="clear" w:color="auto" w:fill="auto"/>
          </w:tcPr>
          <w:p w14:paraId="052C19A8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6</w:t>
            </w:r>
          </w:p>
        </w:tc>
        <w:tc>
          <w:tcPr>
            <w:tcW w:w="1581" w:type="dxa"/>
            <w:shd w:val="clear" w:color="auto" w:fill="auto"/>
          </w:tcPr>
          <w:p w14:paraId="07E0FAFB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%</w:t>
            </w:r>
          </w:p>
        </w:tc>
      </w:tr>
      <w:tr w:rsidR="00DE1088" w:rsidRPr="008D1AD9" w14:paraId="700D2E7E" w14:textId="77777777" w:rsidTr="00F90355">
        <w:trPr>
          <w:trHeight w:val="359"/>
        </w:trPr>
        <w:tc>
          <w:tcPr>
            <w:tcW w:w="2008" w:type="dxa"/>
            <w:shd w:val="clear" w:color="auto" w:fill="auto"/>
          </w:tcPr>
          <w:p w14:paraId="42C87BF6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Albumin</w:t>
            </w:r>
            <w:r w:rsidR="00E42D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protein</w:t>
            </w: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mg/24h)</w:t>
            </w:r>
          </w:p>
        </w:tc>
        <w:tc>
          <w:tcPr>
            <w:tcW w:w="952" w:type="dxa"/>
            <w:shd w:val="clear" w:color="auto" w:fill="auto"/>
          </w:tcPr>
          <w:p w14:paraId="204875F2" w14:textId="77777777" w:rsidR="00DE1088" w:rsidRPr="003E586F" w:rsidRDefault="00E42D71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224" w:type="dxa"/>
            <w:shd w:val="clear" w:color="auto" w:fill="auto"/>
          </w:tcPr>
          <w:p w14:paraId="16E175C5" w14:textId="77777777" w:rsidR="00DE1088" w:rsidRPr="003E586F" w:rsidRDefault="008D1AD9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2</w:t>
            </w:r>
          </w:p>
        </w:tc>
        <w:tc>
          <w:tcPr>
            <w:tcW w:w="1143" w:type="dxa"/>
            <w:shd w:val="clear" w:color="auto" w:fill="auto"/>
          </w:tcPr>
          <w:p w14:paraId="626FCA86" w14:textId="77777777" w:rsidR="00DE1088" w:rsidRPr="00DE1088" w:rsidRDefault="008D1AD9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2.09</w:t>
            </w:r>
          </w:p>
          <w:p w14:paraId="75B96D37" w14:textId="77777777" w:rsidR="00DE1088" w:rsidRPr="003E586F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shd w:val="clear" w:color="auto" w:fill="auto"/>
          </w:tcPr>
          <w:p w14:paraId="659FBE74" w14:textId="77777777" w:rsidR="00DE1088" w:rsidRPr="003E586F" w:rsidRDefault="008D1AD9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4.51, 0.33</w:t>
            </w:r>
            <w:r w:rsidR="00DE1088"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  <w:tc>
          <w:tcPr>
            <w:tcW w:w="1162" w:type="dxa"/>
            <w:shd w:val="clear" w:color="auto" w:fill="auto"/>
          </w:tcPr>
          <w:p w14:paraId="3C5A6280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</w:t>
            </w:r>
            <w:r w:rsidR="00E42D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8D1AD9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581" w:type="dxa"/>
            <w:shd w:val="clear" w:color="auto" w:fill="auto"/>
          </w:tcPr>
          <w:p w14:paraId="728193BA" w14:textId="77777777" w:rsidR="00DE1088" w:rsidRPr="003E586F" w:rsidRDefault="00E42D71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</w:t>
            </w:r>
          </w:p>
        </w:tc>
      </w:tr>
      <w:tr w:rsidR="00DE1088" w:rsidRPr="008D1AD9" w14:paraId="7CE4FBC8" w14:textId="77777777" w:rsidTr="00F90355">
        <w:trPr>
          <w:trHeight w:val="254"/>
        </w:trPr>
        <w:tc>
          <w:tcPr>
            <w:tcW w:w="2008" w:type="dxa"/>
            <w:shd w:val="clear" w:color="auto" w:fill="auto"/>
          </w:tcPr>
          <w:p w14:paraId="44BD9594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E586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rinary calcium excretion (mg/24h)</w:t>
            </w:r>
          </w:p>
        </w:tc>
        <w:tc>
          <w:tcPr>
            <w:tcW w:w="952" w:type="dxa"/>
            <w:shd w:val="clear" w:color="auto" w:fill="auto"/>
          </w:tcPr>
          <w:p w14:paraId="382027B5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224" w:type="dxa"/>
            <w:shd w:val="clear" w:color="auto" w:fill="auto"/>
          </w:tcPr>
          <w:p w14:paraId="44A01588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9</w:t>
            </w:r>
          </w:p>
        </w:tc>
        <w:tc>
          <w:tcPr>
            <w:tcW w:w="1143" w:type="dxa"/>
            <w:shd w:val="clear" w:color="auto" w:fill="auto"/>
          </w:tcPr>
          <w:p w14:paraId="4C66E6E2" w14:textId="77777777" w:rsidR="00DE1088" w:rsidRPr="00DE1088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7.04 </w:t>
            </w:r>
          </w:p>
          <w:p w14:paraId="22B45C32" w14:textId="77777777" w:rsidR="00DE1088" w:rsidRPr="003E586F" w:rsidRDefault="00DE1088" w:rsidP="00F9035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shd w:val="clear" w:color="auto" w:fill="auto"/>
          </w:tcPr>
          <w:p w14:paraId="7C41B9CF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E108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8.33, 42.40]</w:t>
            </w:r>
          </w:p>
        </w:tc>
        <w:tc>
          <w:tcPr>
            <w:tcW w:w="1162" w:type="dxa"/>
            <w:shd w:val="clear" w:color="auto" w:fill="auto"/>
          </w:tcPr>
          <w:p w14:paraId="00823DA1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9</w:t>
            </w:r>
          </w:p>
        </w:tc>
        <w:tc>
          <w:tcPr>
            <w:tcW w:w="1581" w:type="dxa"/>
            <w:shd w:val="clear" w:color="auto" w:fill="auto"/>
          </w:tcPr>
          <w:p w14:paraId="1F82EDAE" w14:textId="77777777" w:rsidR="00DE1088" w:rsidRPr="003E586F" w:rsidRDefault="00DE1088" w:rsidP="00F9035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</w:t>
            </w:r>
          </w:p>
        </w:tc>
      </w:tr>
      <w:bookmarkEnd w:id="0"/>
    </w:tbl>
    <w:p w14:paraId="779C2F9C" w14:textId="77777777" w:rsidR="00DE1088" w:rsidRDefault="00DE1088" w:rsidP="008F2AF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DDB7752" w14:textId="77777777" w:rsidR="00DE1088" w:rsidRDefault="00DE1088" w:rsidP="00DE1088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E586F">
        <w:rPr>
          <w:rFonts w:ascii="Times New Roman" w:hAnsi="Times New Roman" w:cs="Times New Roman"/>
          <w:sz w:val="20"/>
          <w:szCs w:val="20"/>
          <w:lang w:val="en-US"/>
        </w:rPr>
        <w:t>Table S</w:t>
      </w:r>
      <w:r>
        <w:rPr>
          <w:rFonts w:ascii="Times New Roman" w:hAnsi="Times New Roman" w:cs="Times New Roman"/>
          <w:sz w:val="20"/>
          <w:szCs w:val="20"/>
          <w:lang w:val="en-US"/>
        </w:rPr>
        <w:t>4</w:t>
      </w:r>
      <w:r w:rsidRPr="003E586F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ensitivity analysis for T2D </w:t>
      </w:r>
      <w:r w:rsidR="006C5536">
        <w:rPr>
          <w:rFonts w:ascii="Times New Roman" w:hAnsi="Times New Roman" w:cs="Times New Roman"/>
          <w:sz w:val="20"/>
          <w:szCs w:val="20"/>
          <w:lang w:val="en-US"/>
        </w:rPr>
        <w:t>subjects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Pr="003E586F">
        <w:rPr>
          <w:rFonts w:ascii="Times New Roman" w:hAnsi="Times New Roman" w:cs="Times New Roman"/>
          <w:sz w:val="20"/>
          <w:szCs w:val="20"/>
          <w:lang w:val="en-US"/>
        </w:rPr>
        <w:t>Pooled estimates of effect size (95% confidence intervals) expressed as weighted mean difference for the effects of HP vs. NP/LP diets on outcomes of renal function.</w:t>
      </w:r>
    </w:p>
    <w:p w14:paraId="277D642D" w14:textId="77777777" w:rsidR="004128CD" w:rsidRDefault="004128CD" w:rsidP="00DE1088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078CE98" w14:textId="77777777" w:rsidR="00E42D71" w:rsidRDefault="00E42D71" w:rsidP="00DE1088">
      <w:pPr>
        <w:spacing w:line="480" w:lineRule="auto"/>
        <w:jc w:val="both"/>
        <w:rPr>
          <w:lang w:val="en-US"/>
        </w:rPr>
      </w:pPr>
    </w:p>
    <w:p w14:paraId="059A5232" w14:textId="77777777" w:rsidR="004128CD" w:rsidRPr="00E42D71" w:rsidRDefault="004128CD" w:rsidP="00DE108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42D71">
        <w:rPr>
          <w:rFonts w:ascii="Times New Roman" w:hAnsi="Times New Roman" w:cs="Times New Roman"/>
          <w:b/>
          <w:sz w:val="24"/>
          <w:szCs w:val="24"/>
          <w:lang w:val="en-US"/>
        </w:rPr>
        <w:t>Ref</w:t>
      </w:r>
      <w:r w:rsidR="00700F8E"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Pr="00E42D71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nces </w:t>
      </w:r>
      <w:r w:rsidR="00F90355">
        <w:rPr>
          <w:rFonts w:ascii="Times New Roman" w:hAnsi="Times New Roman" w:cs="Times New Roman"/>
          <w:b/>
          <w:sz w:val="24"/>
          <w:szCs w:val="24"/>
          <w:lang w:val="en-US"/>
        </w:rPr>
        <w:t>S1-32</w:t>
      </w:r>
    </w:p>
    <w:p w14:paraId="0C500BC1" w14:textId="77777777" w:rsidR="004128CD" w:rsidRPr="00700F8E" w:rsidRDefault="004128CD" w:rsidP="004128CD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L2FjY2Vzc2lvbi1udW0+PHdvcmstdHlwZT5DbGluaWNhbCBUcmlhbCYjeEQ7UmFuZG9taXplZCBD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3BlcmlvZGljYWw+PGFsdC1wZXJpb2RpY2FsPjxmdWxsLXRpdGxlPkV4cCBDbGluIEVu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Q5NC01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 </w:instrText>
      </w: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a292PC9BdXRob3I+PFllYXI+MTk5OTwvWWVhcj48UmVj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==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.DATA </w:instrText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end"/>
      </w: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c2NvbWJlLU1hcnNoPC9BdXRob3I+PFllYXI+MjAwNTwvWWVhcj48UmVjTnVtPjE4MDY8L1JlY051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E1MDkt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==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.DATA </w:instrText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end"/>
      </w: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L2FjY2Vzc2lvbi1udW0+PHdvcmstdHlwZT5DbGluaWNhbCBUcmlhbCYjeEQ7UmFuZG9taXplZCBD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3BlcmlvZGljYWw+PGFsdC1wZXJpb2RpY2FsPjxmdWxsLXRpdGxlPkV4cCBDbGluIEVu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Q5NC01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.DATA </w:instrText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end"/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separate"/>
      </w:r>
      <w:r w:rsidRPr="00700F8E">
        <w:rPr>
          <w:rFonts w:ascii="Times New Roman" w:hAnsi="Times New Roman" w:cs="Times New Roman"/>
          <w:noProof/>
          <w:lang w:val="en-US"/>
        </w:rPr>
        <w:t>[</w:t>
      </w:r>
      <w:hyperlink w:anchor="_ENREF_1" w:tooltip="Skov, 1999 #1790" w:history="1">
        <w:r w:rsidRPr="00700F8E">
          <w:rPr>
            <w:rFonts w:ascii="Times New Roman" w:hAnsi="Times New Roman" w:cs="Times New Roman"/>
            <w:noProof/>
            <w:lang w:val="en-US"/>
          </w:rPr>
          <w:t>1-32</w:t>
        </w:r>
      </w:hyperlink>
      <w:r w:rsidRPr="00700F8E">
        <w:rPr>
          <w:rFonts w:ascii="Times New Roman" w:hAnsi="Times New Roman" w:cs="Times New Roman"/>
          <w:noProof/>
          <w:lang w:val="en-US"/>
        </w:rPr>
        <w:t>]</w:t>
      </w:r>
      <w:r w:rsidRPr="00700F8E">
        <w:rPr>
          <w:rFonts w:ascii="Times New Roman" w:hAnsi="Times New Roman" w:cs="Times New Roman"/>
          <w:lang w:val="en-US"/>
        </w:rPr>
        <w:fldChar w:fldCharType="end"/>
      </w:r>
    </w:p>
    <w:p w14:paraId="75DF9871" w14:textId="77777777" w:rsidR="004128CD" w:rsidRPr="00784DC7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r w:rsidRPr="00700F8E">
        <w:rPr>
          <w:rFonts w:ascii="Times New Roman" w:hAnsi="Times New Roman" w:cs="Times New Roman"/>
          <w:sz w:val="20"/>
          <w:szCs w:val="20"/>
        </w:rPr>
        <w:fldChar w:fldCharType="begin"/>
      </w:r>
      <w:r w:rsidRPr="00700F8E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700F8E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1" w:name="_ENREF_1"/>
      <w:r w:rsidRPr="00700F8E">
        <w:rPr>
          <w:rFonts w:ascii="Times New Roman" w:hAnsi="Times New Roman" w:cs="Times New Roman"/>
        </w:rPr>
        <w:t xml:space="preserve">1. Skov AR, Toubro S, Bulow J, Krabbe K, Parving HH, et al. (1999) Changes in renal function during weight loss induced by high vs low-protein low-fat diets in overweight subjects. </w:t>
      </w:r>
      <w:r w:rsidRPr="00784DC7">
        <w:rPr>
          <w:rFonts w:ascii="Times New Roman" w:hAnsi="Times New Roman" w:cs="Times New Roman"/>
          <w:lang w:val="de-AT"/>
        </w:rPr>
        <w:t>Int J Obes Relat Metab Disord 23: 1170-1177.</w:t>
      </w:r>
      <w:bookmarkEnd w:id="1"/>
    </w:p>
    <w:p w14:paraId="1DE82322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" w:name="_ENREF_2"/>
      <w:r w:rsidRPr="00784DC7">
        <w:rPr>
          <w:rFonts w:ascii="Times New Roman" w:hAnsi="Times New Roman" w:cs="Times New Roman"/>
          <w:lang w:val="de-AT"/>
        </w:rPr>
        <w:t xml:space="preserve">2. Jenkins DJ, Kendall CW, Vidgen E, Augustin LS, van Erk M, et al. </w:t>
      </w:r>
      <w:r w:rsidRPr="00700F8E">
        <w:rPr>
          <w:rFonts w:ascii="Times New Roman" w:hAnsi="Times New Roman" w:cs="Times New Roman"/>
        </w:rPr>
        <w:t>(2001) High-protein diets in hyperlipidemia: effect of wheat gluten on serum lipids, uric acid, and renal function. Am J Clin Nutr 74: 57-63.</w:t>
      </w:r>
      <w:bookmarkEnd w:id="2"/>
    </w:p>
    <w:p w14:paraId="6D98A165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3" w:name="_ENREF_3"/>
      <w:r w:rsidRPr="00700F8E">
        <w:rPr>
          <w:rFonts w:ascii="Times New Roman" w:hAnsi="Times New Roman" w:cs="Times New Roman"/>
        </w:rPr>
        <w:t>3. Brinkworth GD, Buckley JD, Noakes M, Clifton PM (2010) Renal function following long-term weight loss in individuals with abdominal obesity on a very-low-carbohydrate diet vs high-carbohydrate diet. J Am Diet Assoc 110: 633-638.</w:t>
      </w:r>
      <w:bookmarkEnd w:id="3"/>
    </w:p>
    <w:p w14:paraId="13749BED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4" w:name="_ENREF_4"/>
      <w:r w:rsidRPr="00700F8E">
        <w:rPr>
          <w:rFonts w:ascii="Times New Roman" w:hAnsi="Times New Roman" w:cs="Times New Roman"/>
        </w:rPr>
        <w:t>4. Ferrara LA, Innelli P, Palmieri V, Limauro S, De Luca G, et al. (2006) Effects of different dietary protein intakes on body composition and vascular reactivity. Eur J Clin Nutr 60: 643-649.</w:t>
      </w:r>
      <w:bookmarkEnd w:id="4"/>
    </w:p>
    <w:p w14:paraId="7B8E8CDD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5" w:name="_ENREF_5"/>
      <w:r w:rsidRPr="00700F8E">
        <w:rPr>
          <w:rFonts w:ascii="Times New Roman" w:hAnsi="Times New Roman" w:cs="Times New Roman"/>
        </w:rPr>
        <w:t>5. Wagner EA, Falciglia GA, Amlal H, Levin L, Soleimani M (2007) Short-term exposure to a high-protein diet differentially affects glomerular filtration rate but not Acid-base balance in older compared to younger adults. J Am Diet Assoc 107: 1404-1408.</w:t>
      </w:r>
      <w:bookmarkEnd w:id="5"/>
    </w:p>
    <w:p w14:paraId="26BEFC36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" w:name="_ENREF_6"/>
      <w:r w:rsidRPr="00700F8E">
        <w:rPr>
          <w:rFonts w:ascii="Times New Roman" w:hAnsi="Times New Roman" w:cs="Times New Roman"/>
        </w:rPr>
        <w:t>6. Leidy HJ, Carnell NS, Mattes RD, Campbell WW (2007) Higher protein intake preserves lean mass and satiety with weight loss in pre-obese and obese women. Obesity (Silver Spring) 15: 421-429.</w:t>
      </w:r>
      <w:bookmarkEnd w:id="6"/>
    </w:p>
    <w:p w14:paraId="07DE7C43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" w:name="_ENREF_7"/>
      <w:r w:rsidRPr="00700F8E">
        <w:rPr>
          <w:rFonts w:ascii="Times New Roman" w:hAnsi="Times New Roman" w:cs="Times New Roman"/>
        </w:rPr>
        <w:t>7. Stern L, Iqbal N, Seshadri P, Chicano KL, Daily DA, et al. (2004) The effects of low-carbohydrate versus conventional weight loss diets in severely obese adults: one-year follow-up of a randomized trial. Ann Intern Med 140: 778-785.</w:t>
      </w:r>
      <w:bookmarkEnd w:id="7"/>
    </w:p>
    <w:p w14:paraId="7D51C53E" w14:textId="77777777" w:rsidR="004128CD" w:rsidRPr="00784DC7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8" w:name="_ENREF_8"/>
      <w:r w:rsidRPr="00700F8E">
        <w:rPr>
          <w:rFonts w:ascii="Times New Roman" w:hAnsi="Times New Roman" w:cs="Times New Roman"/>
        </w:rPr>
        <w:t xml:space="preserve">8. Brinkworth GD, Noakes M, Keogh JB, Luscombe ND, Wittert GA, et al. (2004) Long-term effects of a high-protein, low-carbohydrate diet on weight control and cardiovascular risk markers in obese hyperinsulinemic subjects. </w:t>
      </w:r>
      <w:r w:rsidRPr="00784DC7">
        <w:rPr>
          <w:rFonts w:ascii="Times New Roman" w:hAnsi="Times New Roman" w:cs="Times New Roman"/>
          <w:lang w:val="de-AT"/>
        </w:rPr>
        <w:t>Int J Obes Relat Metab Disord 28: 661-670.</w:t>
      </w:r>
      <w:bookmarkEnd w:id="8"/>
    </w:p>
    <w:p w14:paraId="4508D07D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9" w:name="_ENREF_9"/>
      <w:r w:rsidRPr="00784DC7">
        <w:rPr>
          <w:rFonts w:ascii="Times New Roman" w:hAnsi="Times New Roman" w:cs="Times New Roman"/>
          <w:lang w:val="de-AT"/>
        </w:rPr>
        <w:t xml:space="preserve">9. Friedman AN, Ogden LG, Foster GD, Klein S, Stein R, et al. </w:t>
      </w:r>
      <w:r w:rsidRPr="00700F8E">
        <w:rPr>
          <w:rFonts w:ascii="Times New Roman" w:hAnsi="Times New Roman" w:cs="Times New Roman"/>
        </w:rPr>
        <w:t>(2012) Comparative effects of low-carbohydrate high-protein versus low-fat diets on the kidney. Clin J Am Soc Nephrol 7: 1103-1111.</w:t>
      </w:r>
      <w:bookmarkEnd w:id="9"/>
    </w:p>
    <w:p w14:paraId="7E3313B6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0" w:name="_ENREF_10"/>
      <w:r w:rsidRPr="00700F8E">
        <w:rPr>
          <w:rFonts w:ascii="Times New Roman" w:hAnsi="Times New Roman" w:cs="Times New Roman"/>
        </w:rPr>
        <w:t>10. Gross JL, Zelmanovitz T, Moulin CC, De Mello V, Perassolo M, et al. (2002) Effect of a chicken-based diet on renal function and lipid profile in patients with type 2 diabetes: a randomized crossover trial. Diabetes Care 25: 645-651.</w:t>
      </w:r>
      <w:bookmarkEnd w:id="10"/>
    </w:p>
    <w:p w14:paraId="08883830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1" w:name="_ENREF_11"/>
      <w:r w:rsidRPr="00700F8E">
        <w:rPr>
          <w:rFonts w:ascii="Times New Roman" w:hAnsi="Times New Roman" w:cs="Times New Roman"/>
        </w:rPr>
        <w:t>11. Krebs JD, Elley CR, Parry-Strong A, Lunt H, Drury PL, et al. (2012) The Diabetes Excess Weight Loss (DEWL) Trial: a randomised controlled trial of high-protein versus high-carbohydrate diets over 2 years in type 2 diabetes. Diabetologia 55: 905-914.</w:t>
      </w:r>
      <w:bookmarkEnd w:id="11"/>
    </w:p>
    <w:p w14:paraId="6CE041B5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2" w:name="_ENREF_12"/>
      <w:r w:rsidRPr="00700F8E">
        <w:rPr>
          <w:rFonts w:ascii="Times New Roman" w:hAnsi="Times New Roman" w:cs="Times New Roman"/>
        </w:rPr>
        <w:t>12. Larsen RN, Mann NJ, Maclean E, Shaw JE (2011) The effect of high-protein, low-carbohydrate diets in the treatment of type 2 diabetes: a 12 month randomised controlled trial. Diabetologia 54: 731-740.</w:t>
      </w:r>
      <w:bookmarkEnd w:id="12"/>
    </w:p>
    <w:p w14:paraId="7245A666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3" w:name="_ENREF_13"/>
      <w:r w:rsidRPr="00700F8E">
        <w:rPr>
          <w:rFonts w:ascii="Times New Roman" w:hAnsi="Times New Roman" w:cs="Times New Roman"/>
        </w:rPr>
        <w:t>13. Cao JJ, Johnson LK, Hunt JR (2011) A diet high in meat protein and potential renal acid load increases fractional calcium absorption and urinary calcium excretion without affecting markers of bone resorption or formation in postmenopausal women. J Nutr 141: 391-397.</w:t>
      </w:r>
      <w:bookmarkEnd w:id="13"/>
    </w:p>
    <w:p w14:paraId="750D9BC0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4" w:name="_ENREF_14"/>
      <w:r w:rsidRPr="00700F8E">
        <w:rPr>
          <w:rFonts w:ascii="Times New Roman" w:hAnsi="Times New Roman" w:cs="Times New Roman"/>
        </w:rPr>
        <w:t>14. Luscombe-Marsh ND, Noakes M, Wittert GA, Keogh JB, Foster P, et al. (2005) Carbohydrate-restricted diets high in either monounsaturated fat or protein are equally effective at promoting fat loss and improving blood lipids. Am J Clin Nutr 81: 762-772.</w:t>
      </w:r>
      <w:bookmarkEnd w:id="14"/>
    </w:p>
    <w:p w14:paraId="261D08F7" w14:textId="77777777" w:rsidR="004128CD" w:rsidRPr="00784DC7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15" w:name="_ENREF_15"/>
      <w:r w:rsidRPr="00700F8E">
        <w:rPr>
          <w:rFonts w:ascii="Times New Roman" w:hAnsi="Times New Roman" w:cs="Times New Roman"/>
        </w:rPr>
        <w:t xml:space="preserve">15. Noakes M, Keogh JB, Foster PR, Clifton PM (2005) Effect of an energy-restricted, high-protein, low-fat diet relative to a conventional high-carbohydrate, low-fat diet on weight loss, body composition, nutritional status, and markers of cardiovascular health in obese women. </w:t>
      </w:r>
      <w:r w:rsidRPr="00784DC7">
        <w:rPr>
          <w:rFonts w:ascii="Times New Roman" w:hAnsi="Times New Roman" w:cs="Times New Roman"/>
          <w:lang w:val="de-AT"/>
        </w:rPr>
        <w:t>Am J Clin Nutr 81: 1298-1306.</w:t>
      </w:r>
      <w:bookmarkEnd w:id="15"/>
    </w:p>
    <w:p w14:paraId="42EDBB14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6" w:name="_ENREF_16"/>
      <w:r w:rsidRPr="00784DC7">
        <w:rPr>
          <w:rFonts w:ascii="Times New Roman" w:hAnsi="Times New Roman" w:cs="Times New Roman"/>
          <w:lang w:val="de-AT"/>
        </w:rPr>
        <w:t xml:space="preserve">16. Li Z, Treyzon L, Chen S, Yan E, Thames G, et al. </w:t>
      </w:r>
      <w:r w:rsidRPr="00700F8E">
        <w:rPr>
          <w:rFonts w:ascii="Times New Roman" w:hAnsi="Times New Roman" w:cs="Times New Roman"/>
        </w:rPr>
        <w:t>(2010) Protein-enriched meal replacements do not adversely affect liver, kidney or bone density: an outpatient randomized controlled trial. Nutr J 9: 72.</w:t>
      </w:r>
      <w:bookmarkEnd w:id="16"/>
    </w:p>
    <w:p w14:paraId="352ED5D1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7" w:name="_ENREF_17"/>
      <w:r w:rsidRPr="00700F8E">
        <w:rPr>
          <w:rFonts w:ascii="Times New Roman" w:hAnsi="Times New Roman" w:cs="Times New Roman"/>
        </w:rPr>
        <w:t>17. Velazquez Lopez L, Sil Acosta MJ, Goycochea Robles MV, Torres Tamayo M, Castaneda Limones R (2008) Effect of protein restriction diet on renal function and metabolic control in patients with type 2 diabetes: a randomized clinical trial. Nutr Hosp 23: 141-147.</w:t>
      </w:r>
      <w:bookmarkEnd w:id="17"/>
    </w:p>
    <w:p w14:paraId="60CD8DD0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8" w:name="_ENREF_18"/>
      <w:r w:rsidRPr="00700F8E">
        <w:rPr>
          <w:rFonts w:ascii="Times New Roman" w:hAnsi="Times New Roman" w:cs="Times New Roman"/>
        </w:rPr>
        <w:t>18. Westman EC, Yancy WS, Jr., Mavropoulos JC, Marquart M, McDuffie JR (2008) The effect of a low-carbohydrate, ketogenic diet versus a low-glycemic index diet on glycemic control in type 2 diabetes mellitus. Nutr Metab (Lond) 5: 36.</w:t>
      </w:r>
      <w:bookmarkEnd w:id="18"/>
    </w:p>
    <w:p w14:paraId="48C64B10" w14:textId="77777777" w:rsidR="004128CD" w:rsidRPr="00784DC7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19" w:name="_ENREF_19"/>
      <w:r w:rsidRPr="00700F8E">
        <w:rPr>
          <w:rFonts w:ascii="Times New Roman" w:hAnsi="Times New Roman" w:cs="Times New Roman"/>
        </w:rPr>
        <w:t xml:space="preserve">19. Sargrad KR, Homko C, Mozzoli M, Boden G (2005) Effect of high protein vs high carbohydrate intake on insulin sensitivity, body weight, hemoglobin A1c, and blood pressure in patients with type 2 diabetes mellitus. </w:t>
      </w:r>
      <w:r w:rsidRPr="00784DC7">
        <w:rPr>
          <w:rFonts w:ascii="Times New Roman" w:hAnsi="Times New Roman" w:cs="Times New Roman"/>
          <w:lang w:val="de-AT"/>
        </w:rPr>
        <w:t>J Am Diet Assoc 105: 573-580.</w:t>
      </w:r>
      <w:bookmarkEnd w:id="19"/>
    </w:p>
    <w:p w14:paraId="7A3A913B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0" w:name="_ENREF_20"/>
      <w:r w:rsidRPr="00784DC7">
        <w:rPr>
          <w:rFonts w:ascii="Times New Roman" w:hAnsi="Times New Roman" w:cs="Times New Roman"/>
          <w:lang w:val="de-AT"/>
        </w:rPr>
        <w:t xml:space="preserve">20. Liu X, Zhang G, Ye X, Li H, Chen X, et al. </w:t>
      </w:r>
      <w:r w:rsidRPr="00700F8E">
        <w:rPr>
          <w:rFonts w:ascii="Times New Roman" w:hAnsi="Times New Roman" w:cs="Times New Roman"/>
        </w:rPr>
        <w:t>(2013) Effects of a low-carbohydrate diet on weight loss and cardiometabolic profile in Chinese women: a randomised controlled feeding trial. Br J Nutr: 1-10.</w:t>
      </w:r>
      <w:bookmarkEnd w:id="20"/>
    </w:p>
    <w:p w14:paraId="33E27E45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1" w:name="_ENREF_21"/>
      <w:r w:rsidRPr="00700F8E">
        <w:rPr>
          <w:rFonts w:ascii="Times New Roman" w:hAnsi="Times New Roman" w:cs="Times New Roman"/>
        </w:rPr>
        <w:t>21. Nuttall FQ, Gannon MC, Saeed A, Jordan K, Hoover H (2003) The metabolic response of subjects with type 2 diabetes to a high-protein, weight-maintenance diet. J Clin Endocrinol Metab 88: 3577-3583.</w:t>
      </w:r>
      <w:bookmarkEnd w:id="21"/>
    </w:p>
    <w:p w14:paraId="1312DE08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2" w:name="_ENREF_22"/>
      <w:r w:rsidRPr="00700F8E">
        <w:rPr>
          <w:rFonts w:ascii="Times New Roman" w:hAnsi="Times New Roman" w:cs="Times New Roman"/>
        </w:rPr>
        <w:t>22. Roughead ZK, Johnson LK, Lykken GI, Hunt JR (2003) Controlled high meat diets do not affect calcium retention or indices of bone status in healthy postmenopausal women. J Nutr 133: 1020-1026.</w:t>
      </w:r>
      <w:bookmarkEnd w:id="22"/>
    </w:p>
    <w:p w14:paraId="55DC9EE3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3" w:name="_ENREF_23"/>
      <w:r w:rsidRPr="00700F8E">
        <w:rPr>
          <w:rFonts w:ascii="Times New Roman" w:hAnsi="Times New Roman" w:cs="Times New Roman"/>
        </w:rPr>
        <w:t>23. Johnston CS, Tjonn SL, Swan PD (2004) High-protein, low-fat diets are effective for weight loss and favorably alter biomarkers in healthy adults. J Nutr 134: 586-591.</w:t>
      </w:r>
      <w:bookmarkEnd w:id="23"/>
    </w:p>
    <w:p w14:paraId="0BC85D55" w14:textId="77777777" w:rsidR="004128CD" w:rsidRPr="00784DC7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24" w:name="_ENREF_24"/>
      <w:r w:rsidRPr="00700F8E">
        <w:rPr>
          <w:rFonts w:ascii="Times New Roman" w:hAnsi="Times New Roman" w:cs="Times New Roman"/>
        </w:rPr>
        <w:t xml:space="preserve">24. Pomerleau J, Verdy M, Garrel DR, Nadeau MH (1993) Effect of protein intake on glycaemic control and renal function in type 2 (non-insulin-dependent) diabetes mellitus. </w:t>
      </w:r>
      <w:r w:rsidRPr="00784DC7">
        <w:rPr>
          <w:rFonts w:ascii="Times New Roman" w:hAnsi="Times New Roman" w:cs="Times New Roman"/>
          <w:lang w:val="de-AT"/>
        </w:rPr>
        <w:t>Diabetologia 36: 829-834.</w:t>
      </w:r>
      <w:bookmarkEnd w:id="24"/>
    </w:p>
    <w:p w14:paraId="20B14AD1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5" w:name="_ENREF_25"/>
      <w:r w:rsidRPr="00784DC7">
        <w:rPr>
          <w:rFonts w:ascii="Times New Roman" w:hAnsi="Times New Roman" w:cs="Times New Roman"/>
          <w:lang w:val="de-AT"/>
        </w:rPr>
        <w:t xml:space="preserve">25. Frank H, Graf J, Amann-Gassner U, Bratke R, Daniel H, et al. </w:t>
      </w:r>
      <w:r w:rsidRPr="00700F8E">
        <w:rPr>
          <w:rFonts w:ascii="Times New Roman" w:hAnsi="Times New Roman" w:cs="Times New Roman"/>
        </w:rPr>
        <w:t>(2009) Effect of short-term high-protein compared with normal-protein diets on renal hemodynamics and associated variables in healthy young men. Am J Clin Nutr 90: 1509-1516.</w:t>
      </w:r>
      <w:bookmarkEnd w:id="25"/>
    </w:p>
    <w:p w14:paraId="4C8FEB99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6" w:name="_ENREF_26"/>
      <w:r w:rsidRPr="00700F8E">
        <w:rPr>
          <w:rFonts w:ascii="Times New Roman" w:hAnsi="Times New Roman" w:cs="Times New Roman"/>
        </w:rPr>
        <w:t>26. Wycherley TP BG, Clifton PM, Noakes M (2012) Comparison of the effects of 52 weeks weight loss with either a high-protein or high-carbohydrate diet on body composition and cardiometabolic risk factors in overweight and obese males. Nutrition and Diabetes 2.</w:t>
      </w:r>
      <w:bookmarkEnd w:id="26"/>
    </w:p>
    <w:p w14:paraId="484E24D9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7" w:name="_ENREF_27"/>
      <w:r w:rsidRPr="00700F8E">
        <w:rPr>
          <w:rFonts w:ascii="Times New Roman" w:hAnsi="Times New Roman" w:cs="Times New Roman"/>
        </w:rPr>
        <w:t>27. Nuttall FQ, Gannon MC (2006) The metabolic response to a high-protein, low-carbohydrate diet in men with type 2 diabetes mellitus. Metabolism 55: 243-251.</w:t>
      </w:r>
      <w:bookmarkEnd w:id="27"/>
    </w:p>
    <w:p w14:paraId="78E8719E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8" w:name="_ENREF_28"/>
      <w:r w:rsidRPr="00700F8E">
        <w:rPr>
          <w:rFonts w:ascii="Times New Roman" w:hAnsi="Times New Roman" w:cs="Times New Roman"/>
        </w:rPr>
        <w:t>28. Gannon MC, Nuttall FQ, Saeed A, Jordan K, Hoover H (2003) An increase in dietary protein improves the blood glucose response in persons with type 2 diabetes. Am J Clin Nutr 78: 734-741.</w:t>
      </w:r>
      <w:bookmarkEnd w:id="28"/>
    </w:p>
    <w:p w14:paraId="085BC3F8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9" w:name="_ENREF_29"/>
      <w:r w:rsidRPr="00700F8E">
        <w:rPr>
          <w:rFonts w:ascii="Times New Roman" w:hAnsi="Times New Roman" w:cs="Times New Roman"/>
        </w:rPr>
        <w:t>29. Yancy WS, Jr., Olsen MK, Dudley T, Westman EC (2007) Acid-base analysis of individuals following two weight loss diets. Eur J Clin Nutr 61: 1416-1422.</w:t>
      </w:r>
      <w:bookmarkEnd w:id="29"/>
    </w:p>
    <w:p w14:paraId="4379C774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30" w:name="_ENREF_30"/>
      <w:r w:rsidRPr="00700F8E">
        <w:rPr>
          <w:rFonts w:ascii="Times New Roman" w:hAnsi="Times New Roman" w:cs="Times New Roman"/>
        </w:rPr>
        <w:t>30. Luger M, Holstein B, Schindler K, Kruschitz R, Ludvik B (2013) Feasibility and efficacy of an isocaloric high-protein vs. standard diet on insulin requirement, body weight and metabolic parameters in patients with type 2 diabetes on insulin therapy. Exp Clin Endocrinol Diabetes 121: 286-294.</w:t>
      </w:r>
      <w:bookmarkEnd w:id="30"/>
    </w:p>
    <w:p w14:paraId="31E5761F" w14:textId="77777777" w:rsidR="004128CD" w:rsidRPr="00700F8E" w:rsidRDefault="004128CD" w:rsidP="004128C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31" w:name="_ENREF_31"/>
      <w:r w:rsidRPr="00700F8E">
        <w:rPr>
          <w:rFonts w:ascii="Times New Roman" w:hAnsi="Times New Roman" w:cs="Times New Roman"/>
        </w:rPr>
        <w:t>31. Jesudason DR, Pedersen E, Clifton PM (2013) Weight-loss diets in people with type 2 diabetes and renal disease: a randomized controlled trial of the effect of different dietary protein amounts. Am J Clin Nutr 98: 494-501.</w:t>
      </w:r>
      <w:bookmarkEnd w:id="31"/>
    </w:p>
    <w:p w14:paraId="4AF159F4" w14:textId="77777777" w:rsidR="004128CD" w:rsidRPr="00700F8E" w:rsidRDefault="004128CD" w:rsidP="004128CD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2" w:name="_ENREF_32"/>
      <w:r w:rsidRPr="00700F8E">
        <w:rPr>
          <w:rFonts w:ascii="Times New Roman" w:hAnsi="Times New Roman" w:cs="Times New Roman"/>
        </w:rPr>
        <w:t>32. Juraschek SP, Appel LJ, Anderson CA, Miller ER, 3rd (2013) Effect of a high-protein diet on kidney function in healthy adults: results from the OmniHeart trial. Am J Kidney Dis 61: 547-554.</w:t>
      </w:r>
      <w:bookmarkEnd w:id="32"/>
    </w:p>
    <w:p w14:paraId="2814C58D" w14:textId="77777777" w:rsidR="00DE1088" w:rsidRPr="00527729" w:rsidRDefault="004128CD" w:rsidP="008F2AF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700F8E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DE1088" w:rsidRPr="00527729">
      <w:footerReference w:type="default" r:id="rId21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3EA513B" w14:textId="77777777" w:rsidR="007E01F9" w:rsidRDefault="007E01F9" w:rsidP="000834B9">
      <w:pPr>
        <w:spacing w:after="0" w:line="240" w:lineRule="auto"/>
      </w:pPr>
      <w:r>
        <w:separator/>
      </w:r>
    </w:p>
  </w:endnote>
  <w:endnote w:type="continuationSeparator" w:id="0">
    <w:p w14:paraId="55A4278A" w14:textId="77777777" w:rsidR="007E01F9" w:rsidRDefault="007E01F9" w:rsidP="000834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82514587"/>
      <w:docPartObj>
        <w:docPartGallery w:val="Page Numbers (Bottom of Page)"/>
        <w:docPartUnique/>
      </w:docPartObj>
    </w:sdtPr>
    <w:sdtEndPr/>
    <w:sdtContent>
      <w:p w14:paraId="776B53E3" w14:textId="77777777" w:rsidR="000834B9" w:rsidRDefault="000834B9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E3FA8" w:rsidRPr="006E3FA8">
          <w:rPr>
            <w:noProof/>
            <w:lang w:val="de-DE"/>
          </w:rPr>
          <w:t>1</w:t>
        </w:r>
        <w:r>
          <w:fldChar w:fldCharType="end"/>
        </w:r>
      </w:p>
    </w:sdtContent>
  </w:sdt>
  <w:p w14:paraId="6B7E15F0" w14:textId="77777777" w:rsidR="000834B9" w:rsidRDefault="000834B9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33B005" w14:textId="77777777" w:rsidR="007E01F9" w:rsidRDefault="007E01F9" w:rsidP="000834B9">
      <w:pPr>
        <w:spacing w:after="0" w:line="240" w:lineRule="auto"/>
      </w:pPr>
      <w:r>
        <w:separator/>
      </w:r>
    </w:p>
  </w:footnote>
  <w:footnote w:type="continuationSeparator" w:id="0">
    <w:p w14:paraId="5428D779" w14:textId="77777777" w:rsidR="007E01F9" w:rsidRDefault="007E01F9" w:rsidP="000834B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8239BE"/>
    <w:multiLevelType w:val="multilevel"/>
    <w:tmpl w:val="D7427B0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265B2D1D"/>
    <w:multiLevelType w:val="multilevel"/>
    <w:tmpl w:val="EDF2EA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3D425A86"/>
    <w:multiLevelType w:val="multilevel"/>
    <w:tmpl w:val="245C2FA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7AA5681E"/>
    <w:multiLevelType w:val="multilevel"/>
    <w:tmpl w:val="2ACE9A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zdwzrat42wptaezwt5psaa32ddt250t5stt&quot;&gt;LF vs. Control&lt;record-ids&gt;&lt;item&gt;598&lt;/item&gt;&lt;item&gt;1790&lt;/item&gt;&lt;item&gt;1791&lt;/item&gt;&lt;item&gt;1792&lt;/item&gt;&lt;item&gt;1794&lt;/item&gt;&lt;item&gt;1795&lt;/item&gt;&lt;item&gt;1796&lt;/item&gt;&lt;item&gt;1798&lt;/item&gt;&lt;item&gt;1800&lt;/item&gt;&lt;item&gt;1801&lt;/item&gt;&lt;item&gt;1802&lt;/item&gt;&lt;item&gt;1803&lt;/item&gt;&lt;item&gt;1804&lt;/item&gt;&lt;item&gt;1805&lt;/item&gt;&lt;item&gt;1806&lt;/item&gt;&lt;item&gt;1807&lt;/item&gt;&lt;item&gt;1809&lt;/item&gt;&lt;item&gt;1810&lt;/item&gt;&lt;item&gt;1811&lt;/item&gt;&lt;item&gt;1812&lt;/item&gt;&lt;item&gt;1813&lt;/item&gt;&lt;item&gt;1815&lt;/item&gt;&lt;item&gt;1816&lt;/item&gt;&lt;item&gt;1817&lt;/item&gt;&lt;item&gt;1818&lt;/item&gt;&lt;item&gt;1819&lt;/item&gt;&lt;item&gt;1825&lt;/item&gt;&lt;item&gt;1851&lt;/item&gt;&lt;item&gt;1854&lt;/item&gt;&lt;item&gt;2524&lt;/item&gt;&lt;/record-ids&gt;&lt;/item&gt;&lt;/Libraries&gt;"/>
  </w:docVars>
  <w:rsids>
    <w:rsidRoot w:val="00B56529"/>
    <w:rsid w:val="000834B9"/>
    <w:rsid w:val="00086787"/>
    <w:rsid w:val="00087396"/>
    <w:rsid w:val="000B0003"/>
    <w:rsid w:val="000E2C91"/>
    <w:rsid w:val="001443C3"/>
    <w:rsid w:val="001D3B26"/>
    <w:rsid w:val="001F765A"/>
    <w:rsid w:val="00236471"/>
    <w:rsid w:val="003006DB"/>
    <w:rsid w:val="003164C2"/>
    <w:rsid w:val="003D0A17"/>
    <w:rsid w:val="003E586F"/>
    <w:rsid w:val="004128CD"/>
    <w:rsid w:val="00457F48"/>
    <w:rsid w:val="00464031"/>
    <w:rsid w:val="00475739"/>
    <w:rsid w:val="00477ABD"/>
    <w:rsid w:val="004855F4"/>
    <w:rsid w:val="004B72D1"/>
    <w:rsid w:val="004C2CC0"/>
    <w:rsid w:val="004D0751"/>
    <w:rsid w:val="00527729"/>
    <w:rsid w:val="0053139F"/>
    <w:rsid w:val="005B3931"/>
    <w:rsid w:val="0068000D"/>
    <w:rsid w:val="0068363B"/>
    <w:rsid w:val="006C5536"/>
    <w:rsid w:val="006E336E"/>
    <w:rsid w:val="006E3FA8"/>
    <w:rsid w:val="00700F8E"/>
    <w:rsid w:val="00784DC7"/>
    <w:rsid w:val="007E01F9"/>
    <w:rsid w:val="00827F39"/>
    <w:rsid w:val="0084266C"/>
    <w:rsid w:val="00851B77"/>
    <w:rsid w:val="008567EB"/>
    <w:rsid w:val="008A421C"/>
    <w:rsid w:val="008D1AD9"/>
    <w:rsid w:val="008F2AF8"/>
    <w:rsid w:val="00917FE0"/>
    <w:rsid w:val="009370AA"/>
    <w:rsid w:val="009712BF"/>
    <w:rsid w:val="009854BB"/>
    <w:rsid w:val="009A600E"/>
    <w:rsid w:val="00A12C69"/>
    <w:rsid w:val="00A630E1"/>
    <w:rsid w:val="00AA5700"/>
    <w:rsid w:val="00AE54D9"/>
    <w:rsid w:val="00AE6E10"/>
    <w:rsid w:val="00B0414F"/>
    <w:rsid w:val="00B37964"/>
    <w:rsid w:val="00B56529"/>
    <w:rsid w:val="00BB5142"/>
    <w:rsid w:val="00C1143D"/>
    <w:rsid w:val="00C64F6E"/>
    <w:rsid w:val="00C659C3"/>
    <w:rsid w:val="00C7786D"/>
    <w:rsid w:val="00C85CE2"/>
    <w:rsid w:val="00D02EC9"/>
    <w:rsid w:val="00D069DD"/>
    <w:rsid w:val="00D25D20"/>
    <w:rsid w:val="00D36A48"/>
    <w:rsid w:val="00D64AE6"/>
    <w:rsid w:val="00D8374B"/>
    <w:rsid w:val="00DE1088"/>
    <w:rsid w:val="00DF7663"/>
    <w:rsid w:val="00E42D71"/>
    <w:rsid w:val="00E5781E"/>
    <w:rsid w:val="00E81047"/>
    <w:rsid w:val="00E86D8F"/>
    <w:rsid w:val="00EB26ED"/>
    <w:rsid w:val="00EC38CB"/>
    <w:rsid w:val="00EC6501"/>
    <w:rsid w:val="00F05CAA"/>
    <w:rsid w:val="00F35280"/>
    <w:rsid w:val="00F801E7"/>
    <w:rsid w:val="00F90355"/>
    <w:rsid w:val="00FC55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08BF746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B565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character" w:styleId="Betont">
    <w:name w:val="Strong"/>
    <w:basedOn w:val="Absatzstandardschriftart"/>
    <w:uiPriority w:val="22"/>
    <w:qFormat/>
    <w:rsid w:val="00B56529"/>
    <w:rPr>
      <w:b/>
      <w:bCs/>
    </w:rPr>
  </w:style>
  <w:style w:type="character" w:styleId="Herausstellen">
    <w:name w:val="Emphasis"/>
    <w:basedOn w:val="Absatzstandardschriftart"/>
    <w:uiPriority w:val="20"/>
    <w:qFormat/>
    <w:rsid w:val="00B56529"/>
    <w:rPr>
      <w:i/>
      <w:iCs/>
    </w:rPr>
  </w:style>
  <w:style w:type="character" w:styleId="Link">
    <w:name w:val="Hyperlink"/>
    <w:basedOn w:val="Absatzstandardschriftart"/>
    <w:uiPriority w:val="99"/>
    <w:unhideWhenUsed/>
    <w:rsid w:val="00B56529"/>
    <w:rPr>
      <w:color w:val="0000FF"/>
      <w:u w:val="single"/>
    </w:r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B565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B56529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eichen"/>
    <w:uiPriority w:val="99"/>
    <w:unhideWhenUsed/>
    <w:rsid w:val="000834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0834B9"/>
  </w:style>
  <w:style w:type="paragraph" w:styleId="Fuzeile">
    <w:name w:val="footer"/>
    <w:basedOn w:val="Standard"/>
    <w:link w:val="FuzeileZeichen"/>
    <w:uiPriority w:val="99"/>
    <w:unhideWhenUsed/>
    <w:rsid w:val="000834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0834B9"/>
  </w:style>
  <w:style w:type="paragraph" w:customStyle="1" w:styleId="EndNoteBibliographyTitle">
    <w:name w:val="EndNote Bibliography Title"/>
    <w:basedOn w:val="Standard"/>
    <w:link w:val="EndNoteBibliographyTitleZchn"/>
    <w:rsid w:val="004128C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standardschriftart"/>
    <w:link w:val="EndNoteBibliographyTitle"/>
    <w:rsid w:val="004128C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4128C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standardschriftart"/>
    <w:link w:val="EndNoteBibliography"/>
    <w:rsid w:val="004128CD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B565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character" w:styleId="Betont">
    <w:name w:val="Strong"/>
    <w:basedOn w:val="Absatzstandardschriftart"/>
    <w:uiPriority w:val="22"/>
    <w:qFormat/>
    <w:rsid w:val="00B56529"/>
    <w:rPr>
      <w:b/>
      <w:bCs/>
    </w:rPr>
  </w:style>
  <w:style w:type="character" w:styleId="Herausstellen">
    <w:name w:val="Emphasis"/>
    <w:basedOn w:val="Absatzstandardschriftart"/>
    <w:uiPriority w:val="20"/>
    <w:qFormat/>
    <w:rsid w:val="00B56529"/>
    <w:rPr>
      <w:i/>
      <w:iCs/>
    </w:rPr>
  </w:style>
  <w:style w:type="character" w:styleId="Link">
    <w:name w:val="Hyperlink"/>
    <w:basedOn w:val="Absatzstandardschriftart"/>
    <w:uiPriority w:val="99"/>
    <w:unhideWhenUsed/>
    <w:rsid w:val="00B56529"/>
    <w:rPr>
      <w:color w:val="0000FF"/>
      <w:u w:val="single"/>
    </w:r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B565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link w:val="Sprechblasentext"/>
    <w:uiPriority w:val="99"/>
    <w:semiHidden/>
    <w:rsid w:val="00B56529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eichen"/>
    <w:uiPriority w:val="99"/>
    <w:unhideWhenUsed/>
    <w:rsid w:val="000834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0834B9"/>
  </w:style>
  <w:style w:type="paragraph" w:styleId="Fuzeile">
    <w:name w:val="footer"/>
    <w:basedOn w:val="Standard"/>
    <w:link w:val="FuzeileZeichen"/>
    <w:uiPriority w:val="99"/>
    <w:unhideWhenUsed/>
    <w:rsid w:val="000834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0834B9"/>
  </w:style>
  <w:style w:type="paragraph" w:customStyle="1" w:styleId="EndNoteBibliographyTitle">
    <w:name w:val="EndNote Bibliography Title"/>
    <w:basedOn w:val="Standard"/>
    <w:link w:val="EndNoteBibliographyTitleZchn"/>
    <w:rsid w:val="004128C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standardschriftart"/>
    <w:link w:val="EndNoteBibliographyTitle"/>
    <w:rsid w:val="004128C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4128C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standardschriftart"/>
    <w:link w:val="EndNoteBibliography"/>
    <w:rsid w:val="004128CD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47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0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7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55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1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61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28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43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3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92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4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8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3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1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35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59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2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8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0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9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23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4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3.png"/><Relationship Id="rId21" Type="http://schemas.openxmlformats.org/officeDocument/2006/relationships/footer" Target="footer1.xml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image" Target="media/image11.png"/><Relationship Id="rId19" Type="http://schemas.openxmlformats.org/officeDocument/2006/relationships/image" Target="media/image12.png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1973</Words>
  <Characters>12430</Characters>
  <Application>Microsoft Macintosh Word</Application>
  <DocSecurity>0</DocSecurity>
  <Lines>103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kas Schwingshackl</dc:creator>
  <cp:lastModifiedBy>Lukas Schwingshackl</cp:lastModifiedBy>
  <cp:revision>2</cp:revision>
  <cp:lastPrinted>2013-04-15T13:06:00Z</cp:lastPrinted>
  <dcterms:created xsi:type="dcterms:W3CDTF">2014-04-25T09:21:00Z</dcterms:created>
  <dcterms:modified xsi:type="dcterms:W3CDTF">2014-04-25T09:21:00Z</dcterms:modified>
</cp:coreProperties>
</file>